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56ADF" w14:textId="1BEC2CBF" w:rsidR="008419DC" w:rsidRDefault="003F4A3B" w:rsidP="003F4A3B">
      <w:pPr>
        <w:pStyle w:val="Heading1"/>
        <w:jc w:val="center"/>
      </w:pPr>
      <w:r w:rsidRPr="003F4A3B">
        <w:t xml:space="preserve">Do Humans Maintain a Representation of the Air Drag in their </w:t>
      </w:r>
      <w:r w:rsidR="00EB03CA">
        <w:t>E</w:t>
      </w:r>
      <w:r w:rsidRPr="003F4A3B">
        <w:t>nvironment?</w:t>
      </w:r>
    </w:p>
    <w:p w14:paraId="5EB6BB5C" w14:textId="346856D3" w:rsidR="003F4A3B" w:rsidRPr="006565D9" w:rsidRDefault="006565D9" w:rsidP="006565D9">
      <w:pPr>
        <w:jc w:val="center"/>
        <w:rPr>
          <w:lang w:val="es-ES"/>
        </w:rPr>
      </w:pPr>
      <w:r w:rsidRPr="006565D9">
        <w:rPr>
          <w:lang w:val="es-ES"/>
        </w:rPr>
        <w:t>Borja Aguado</w:t>
      </w:r>
      <w:r w:rsidR="00070687" w:rsidRPr="00392FE6">
        <w:rPr>
          <w:lang w:val="es-ES"/>
        </w:rPr>
        <w:t>¹</w:t>
      </w:r>
      <w:r w:rsidRPr="006565D9">
        <w:rPr>
          <w:lang w:val="es-ES"/>
        </w:rPr>
        <w:t>, Björn Jörges</w:t>
      </w:r>
      <w:r>
        <w:rPr>
          <w:lang w:val="es-ES"/>
        </w:rPr>
        <w:t>²</w:t>
      </w:r>
      <w:r w:rsidRPr="006565D9">
        <w:rPr>
          <w:lang w:val="es-ES"/>
        </w:rPr>
        <w:t>, Joan López-Moliner</w:t>
      </w:r>
      <w:r w:rsidR="00070687" w:rsidRPr="00392FE6">
        <w:rPr>
          <w:lang w:val="es-ES"/>
        </w:rPr>
        <w:t>¹</w:t>
      </w:r>
      <w:r w:rsidRPr="006565D9">
        <w:rPr>
          <w:lang w:val="es-ES"/>
        </w:rPr>
        <w:t>*</w:t>
      </w:r>
    </w:p>
    <w:p w14:paraId="0B232E41" w14:textId="4A6AEB61" w:rsidR="006565D9" w:rsidRDefault="006565D9" w:rsidP="006565D9">
      <w:r w:rsidRPr="006565D9">
        <w:t>¹ Vision and Control of Action (VISCA) group, Department of Cognition, Development and Psychology of Education, Institut de Neurociències, Universitat de Barcelona, Ps. Vall d'Hebron 171, 08035 Barcelona,</w:t>
      </w:r>
      <w:r>
        <w:t xml:space="preserve"> </w:t>
      </w:r>
      <w:r w:rsidRPr="006565D9">
        <w:t>Catalonia, Spain.</w:t>
      </w:r>
    </w:p>
    <w:p w14:paraId="02D4C2AE" w14:textId="454901B4" w:rsidR="006565D9" w:rsidRDefault="006565D9" w:rsidP="006565D9">
      <w:r>
        <w:t>²</w:t>
      </w:r>
      <w:r w:rsidRPr="006565D9">
        <w:t xml:space="preserve"> Center for Vision Research, York University, 4700 Keele Street, Toronto, ON M3J 1P3, Canada</w:t>
      </w:r>
    </w:p>
    <w:p w14:paraId="4D40D49E" w14:textId="2F9C9CC6" w:rsidR="006565D9" w:rsidRDefault="006565D9" w:rsidP="003F4A3B">
      <w:r>
        <w:t>*Corresponding Author</w:t>
      </w:r>
    </w:p>
    <w:p w14:paraId="26372209" w14:textId="23AF78DC" w:rsidR="006565D9" w:rsidRDefault="006565D9" w:rsidP="003F4A3B"/>
    <w:p w14:paraId="1DBC5E60" w14:textId="08B4AF13" w:rsidR="00C72142" w:rsidRDefault="00C72142" w:rsidP="00C72142">
      <w:pPr>
        <w:pStyle w:val="Heading2"/>
      </w:pPr>
      <w:r>
        <w:t>Abstract</w:t>
      </w:r>
    </w:p>
    <w:p w14:paraId="53145B0F" w14:textId="2824A3C7" w:rsidR="00721DF3" w:rsidRDefault="00C72142" w:rsidP="00C72142">
      <w:pPr>
        <w:jc w:val="both"/>
      </w:pPr>
      <w:r>
        <w:t xml:space="preserve">Humans represent and use an array of physical properties of their environment, from gravity, over the mass and size of known objects to regularities of lighting conditions. To time interceptive responses for flying targets accurately, it would be beneficial for humans to also maintain a representation of air drag. In this study, we test two hypotheses: do humans use air drag to extrapolate motion? And </w:t>
      </w:r>
      <w:r w:rsidR="003A1ECD">
        <w:t xml:space="preserve">do humans represent the air drag-related characteristics of known objects separately? To test these hypotheses, we presented participants with parabolic trajectories in the fronto-parallel plane. The ball disappeared and subjects were asked to indicate by button press when the ball returned to its original height which was marked by an elongated table. Furthermore, they were asked to indicate where the ball hit the table. We manipulated presence or absence of air drag during the visible part of the trajectory, ball size (tennis ball size or basketball size), their texture (tennis ball or basketball texture, initial horizontal velocity and initial velocities. Regarding our first hypothesis, we found some evidence that humans rely on a representation of air drag. Furthermore, we found strong evidence that </w:t>
      </w:r>
      <w:r w:rsidR="00D671F3">
        <w:t>expectations about air drag-related behavior is influenced by the texture of the target. Finally, in an exploratory analysis, we confirmed that a previously proposed relationship between perceptual biases and discrimination thresholds might also hold true for more ecological timing and spatial judgment tasks.</w:t>
      </w:r>
    </w:p>
    <w:p w14:paraId="53607CF8" w14:textId="77777777" w:rsidR="00721DF3" w:rsidRPr="006565D9" w:rsidRDefault="00721DF3" w:rsidP="003F4A3B"/>
    <w:p w14:paraId="58A291C5" w14:textId="12168BAB" w:rsidR="00DA5A0C" w:rsidRDefault="00DA5A0C" w:rsidP="00DA5A0C">
      <w:pPr>
        <w:pStyle w:val="Heading2"/>
      </w:pPr>
      <w:r>
        <w:t>Introduction</w:t>
      </w:r>
    </w:p>
    <w:p w14:paraId="2AE232F3" w14:textId="333E317E" w:rsidR="006613B4" w:rsidRDefault="003F4A3B" w:rsidP="003F4A3B">
      <w:pPr>
        <w:jc w:val="both"/>
      </w:pPr>
      <w:r>
        <w:t>The importance of ecologically valid stimuli for the study of interceptive actions is self-eviden</w:t>
      </w:r>
      <w:r w:rsidR="000E1AC4">
        <w:t>t</w:t>
      </w:r>
      <w:r>
        <w:t>. Nonetheless, many studies neglect air drag when simulating stimuli in virtual reality.</w:t>
      </w:r>
      <w:r w:rsidR="000E1AC4">
        <w:t xml:space="preserve"> </w:t>
      </w:r>
      <w:r>
        <w:t>While this can facilitate some aspects of setup and analysis, it may lead to systematic errors in results.</w:t>
      </w:r>
      <w:r w:rsidR="000E1AC4">
        <w:t xml:space="preserve"> </w:t>
      </w:r>
      <w:r>
        <w:t>There is evidence that humans represent and use different physical properties of their environment, such as the size of known objects</w:t>
      </w:r>
      <w:r w:rsidR="000E1AC4">
        <w:t xml:space="preserve"> </w:t>
      </w:r>
      <w:r w:rsidR="000E1AC4">
        <w:fldChar w:fldCharType="begin" w:fldLock="1"/>
      </w:r>
      <w:r w:rsidR="003F248C">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07/s00221-010-2258-7","ISBN":"1432-1106 (Electronic)\\n0014-4819 (Linking)","ISSN":"00144819","PMID":"20440609","abstract":"Many interceptive actions involve interactions with objects that are familiar to the observer and have known sizes. Two experiments investigated how known size influences observers' perception of time-to-contact (T(c)). Participants made T(c) judgements of objects that were either ambiguously sized, standard-size in identity/familiarity, or off-size in identity/familiarity, and simulated as approaching on linear trajectories (Experiment 1), or linear versus parabolic trajectories (Experiment 2). In Experiment 1, T(c) judgements were influenced by the size of the object in the three object identity/familiarity conditions; the greatest size effect occurred in the off-size condition compared to the ambiguous size and standard-size conditions. The results of Experiment 2 replicated these results and found that size effects were not reduced with displays simulating parabolic trajectories, that is, displays simulating ecologically valid free-falling objects. Taken together, the finding that T(c) judgements are influenced by object identity/familiarity does not provide support for the tau hypothesis, nor the hypothesis that T(c) judgements are based solely on optic expansion rates. However, the results do provide support for the proposition that T(c) judgements are based on a combination of rate of retinal image expansion and object identity/familiarity information, the latter information requiring observers to have prior experience with, or knowledge about, the objects.","author":[{"dropping-particle":"","family":"Hosking","given":"Simon G.","non-dropping-particle":"","parse-names":false,"suffix":""},{"dropping-particle":"","family":"Crassini","given":"Boris","non-dropping-particle":"","parse-names":false,"suffix":""}],"container-title":"Experimental Brain Research","id":"ITEM-2","issue":"3","issued":{"date-parts":[["2010"]]},"page":"541-552","title":"The effects of familiar size and object trajectories on time-to-contact judgements","type":"article-journal","volume":"203"},"uris":["http://www.mendeley.com/documents/?uuid=1761a026-b81d-4b00-8cd7-53e435fa1d7e"]}],"mendeley":{"formattedCitation":"(Hosking &amp; Crassini, 2010; López-Moliner, Field, &amp; Wann, 2007)","plainTextFormattedCitation":"(Hosking &amp; Crassini, 2010; López-Moliner, Field, &amp; Wann, 2007)","previouslyFormattedCitation":"(Hosking &amp; Crassini, 2010; López-Moliner, Field, &amp; Wann, 2007)"},"properties":{"noteIndex":0},"schema":"https://github.com/citation-style-language/schema/raw/master/csl-citation.json"}</w:instrText>
      </w:r>
      <w:r w:rsidR="000E1AC4">
        <w:fldChar w:fldCharType="separate"/>
      </w:r>
      <w:r w:rsidR="00336BA5" w:rsidRPr="00336BA5">
        <w:rPr>
          <w:noProof/>
        </w:rPr>
        <w:t>(Hosking &amp; Crassini, 2010; López-Moliner, Field, &amp; Wann, 2007)</w:t>
      </w:r>
      <w:r w:rsidR="000E1AC4">
        <w:fldChar w:fldCharType="end"/>
      </w:r>
      <w:r w:rsidR="009E3B5C">
        <w:t xml:space="preserve">, their mass </w:t>
      </w:r>
      <w:r w:rsidR="009E3B5C">
        <w:fldChar w:fldCharType="begin" w:fldLock="1"/>
      </w:r>
      <w:r w:rsidR="009E3B5C">
        <w:instrText>ADDIN CSL_CITATION {"citationItems":[{"id":"ITEM-1","itemData":{"author":[{"dropping-particle":"","family":"Neupärtl","given":"Nils","non-dropping-particle":"","parse-names":false,"suffix":""},{"dropping-particle":"","family":"Tatai","given":"Fabian","non-dropping-particle":"","parse-names":false,"suffix":""},{"dropping-particle":"","family":"Rothkopf","given":"Constantin A.","non-dropping-particle":"","parse-names":false,"suffix":""}],"container-title":"bioRxiv","id":"ITEM-1","issued":{"date-parts":[["2020"]]},"page":"1-32","title":"Intuitive physical reasoning about objects ’ masses transfers to a visuomotor decision task consistent with Newtonian physics Author summary","type":"article-journal"},"uris":["http://www.mendeley.com/documents/?uuid=05361040-2ca9-42c6-8363-24f112d99d1f"]}],"mendeley":{"formattedCitation":"(Neupärtl, Tatai, &amp; Rothkopf, 2020)","plainTextFormattedCitation":"(Neupärtl, Tatai, &amp; Rothkopf, 2020)","previouslyFormattedCitation":"(Neupärtl, Tatai, &amp; Rothkopf, 2020)"},"properties":{"noteIndex":0},"schema":"https://github.com/citation-style-language/schema/raw/master/csl-citation.json"}</w:instrText>
      </w:r>
      <w:r w:rsidR="009E3B5C">
        <w:fldChar w:fldCharType="separate"/>
      </w:r>
      <w:r w:rsidR="009E3B5C" w:rsidRPr="009E3B5C">
        <w:rPr>
          <w:noProof/>
        </w:rPr>
        <w:t>(Neupärtl, Tatai, &amp; Rothkopf, 2020)</w:t>
      </w:r>
      <w:r w:rsidR="009E3B5C">
        <w:fldChar w:fldCharType="end"/>
      </w:r>
      <w:r w:rsidR="00797B60">
        <w:t>,</w:t>
      </w:r>
      <w:r w:rsidR="009E3B5C">
        <w:t xml:space="preserve"> </w:t>
      </w:r>
      <w:r w:rsidR="00486DE5">
        <w:t xml:space="preserve">density </w:t>
      </w:r>
      <w:r w:rsidR="00486DE5">
        <w:fldChar w:fldCharType="begin" w:fldLock="1"/>
      </w:r>
      <w:r w:rsidR="009044FC">
        <w:instrText>ADDIN CSL_CITATION {"citationItems":[{"id":"ITEM-1","itemData":{"DOI":"10.7717/peerj.2124","ISSN":"2167-8359","PMID":"27350899","abstract":"&lt;p&gt; When we lift two differently-sized but equally-weighted objects, we expect the larger to be heavier, but the smaller &lt;italic&gt;feels&lt;/italic&gt; heavier. However, traditional Bayesian approaches with “larger is heavier” priors predict the smaller object should feel &lt;italic&gt;lighter&lt;/italic&gt; ; this Size-Weight Illusion (SWI) has thus been labeled “anti-Bayesian” and has stymied psychologists for generations. We propose that previous Bayesian approaches neglect the brain’s inference process about density. In our Bayesian model, objects’ perceived heaviness relationship is based on both their size and inferred density relationship: observers evaluate competing, categorical hypotheses about objects’ relative densities, the inference about which is then used to produce the final estimate of weight. The model can qualitatively and quantitatively reproduce the SWI and explain other researchers’ findings, and also makes a novel prediction, which we confirmed. This same computational mechanism accounts for other multisensory phenomena and illusions; that the SWI follows the same process suggests that competitive-prior Bayesian inference can explain human perception across many domains. &lt;/p&gt;","author":[{"dropping-particle":"","family":"Peters","given":"Megan Amelia Knapp","non-dropping-particle":"","parse-names":false,"suffix":""},{"dropping-particle":"","family":"Ma","given":"Wei Ji","non-dropping-particle":"","parse-names":false,"suffix":""},{"dropping-particle":"","family":"Shams","given":"Ladan","non-dropping-particle":"","parse-names":false,"suffix":""}],"container-title":"PeerJ","id":"ITEM-1","issued":{"date-parts":[["2016"]]},"page":"e2124","title":"The Size-Weight Illusion is not anti-Bayesian after all: a unifying Bayesian account","type":"article-journal","volume":"4"},"uris":["http://www.mendeley.com/documents/?uuid=513c2074-60ee-45cc-9cea-ef9f8ed18174"]}],"mendeley":{"formattedCitation":"(Peters, Ma, &amp; Shams, 2016)","plainTextFormattedCitation":"(Peters, Ma, &amp; Shams, 2016)","previouslyFormattedCitation":"(Peters, Ma, &amp; Shams, 2016)"},"properties":{"noteIndex":0},"schema":"https://github.com/citation-style-language/schema/raw/master/csl-citation.json"}</w:instrText>
      </w:r>
      <w:r w:rsidR="00486DE5">
        <w:fldChar w:fldCharType="separate"/>
      </w:r>
      <w:r w:rsidR="00486DE5" w:rsidRPr="00486DE5">
        <w:rPr>
          <w:noProof/>
        </w:rPr>
        <w:t>(Peters, Ma, &amp; Shams, 2016)</w:t>
      </w:r>
      <w:r w:rsidR="00486DE5">
        <w:fldChar w:fldCharType="end"/>
      </w:r>
      <w:r w:rsidR="00486DE5">
        <w:t xml:space="preserve">, </w:t>
      </w:r>
      <w:r>
        <w:t>gravity</w:t>
      </w:r>
      <w:r w:rsidR="000E1AC4">
        <w:t xml:space="preserve"> </w:t>
      </w:r>
      <w:r w:rsidR="000E1AC4">
        <w:fldChar w:fldCharType="begin" w:fldLock="1"/>
      </w:r>
      <w:r w:rsidR="00C607DA">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id":"ITEM-2","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2","issued":{"date-parts":[["2003"]]},"note":"NULL","page":"55 - 61","publisher":"National Aeronautics and Space Administration, Lyndon B. Johnson Space Center","title":"The Brain as a Predictor: On Catching Flying Balls in Zero-G","type":"chapter"},"uris":["http://www.mendeley.com/documents/?uuid=14012fd5-c757-4302-97a1-2043f493a11a"]},{"id":"ITEM-3","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3","issue":"17","issued":{"date-parts":[["2001"]]},"page":"109-110","title":"Does the Brain Model Newton's Laws","type":"article-journal","volume":"12"},"uris":["http://www.mendeley.com/documents/?uuid=d038ba84-5af4-4fa5-9fdc-0ca802b136fe"]},{"id":"ITEM-4","itemData":{"DOI":"10.3389/fnint.2015.00013","ISSN":"1662-5145","PMID":"25755637","abstract":"A remarkable challenge our brain must face constantly when interacting with the environment is represented by ambiguous and, at times, even missing sensory information. This is particularly compelling for visual information, being the main sensory system we rely upon to gather cues about the external world. It is not uncommon, for example, that objects catching our attention may disappear temporarily from view, occluded by visual obstacles in the foreground. Nevertheless, we are often able to keep our gaze on them throughout the occlusion or even catch them on the fly in the face of the transient lack of visual motion information. This implies that the brain can fill the gaps of missing sensory information by extrapolating the object motion through the occlusion. In recent years, much experimental evidence has been accumulated that both perceptual and motor processes exploit visual motion extrapolation mechanisms. Moreover, neurophysiological and neuroimaging studies have identified brain regions potentially involved in the predictive representation of the occluded target motion. Within this framework, ocular pursuit and manual interceptive behavior have proven to be useful experimental models for investigating visual extrapolation mechanisms. Studies in these fields have pointed out that visual motion extrapolation processes depend on manifold information related to short-term memory representations of the target motion before the occlusion, as well as to longer term representations derived from previous experience with the environment. We will review recent oculomotor and manual interception literature to provide up-to-date views on the neurophysiological underpinnings of visual motion extrapolation. (PsycINFO Database Record (c) 2015 APA, all rights reserved) (journal abstract)","author":[{"dropping-particle":"","family":"Bosco","given":"Gianfranco","non-dropping-particle":"","parse-names":false,"suffix":""},{"dropping-particle":"","family":"Delle Monache","given":"Sergi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dropping-particle":"","family":"Lacquaniti","given":"Francesco","non-dropping-particle":"","parse-names":false,"suffix":""}],"container-title":"Frontiers in Integrative Neuroscience","id":"ITEM-4","issued":{"date-parts":[["2015"]]},"title":"Filling gaps in visual motion for target capture","type":"article-journal","volume":"9"},"uris":["http://www.mendeley.com/documents/?uuid=04be07e9-116a-31af-99d6-8b6090d439d9"]},{"id":"ITEM-5","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5","issue":"12","issued":{"date-parts":[["2014"]]},"page":"3803-3811","title":"Familiar trajectories facilitate the interpretation of physical forces when intercepting a moving target","type":"article-journal","volume":"232"},"uris":["http://www.mendeley.com/documents/?uuid=5480669d-7788-46f3-a926-17db5f2ac20c"]},{"id":"ITEM-6","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6","issue":"3","issued":{"date-parts":[["2014"]]},"title":"Implied dynamics biases the visual perception of velocity","type":"article-journal","volume":"9"},"uris":["http://www.mendeley.com/documents/?uuid=b26b06c2-ad36-40bf-8261-d417ea852df0"]},{"id":"ITEM-7","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7","issue":"December","issued":{"date-parts":[["2013"]]},"page":"101","title":"Visual gravitational motion and the vestibular system in humans.","type":"article-journal","volume":"7"},"uris":["http://www.mendeley.com/documents/?uuid=52722f9f-bf26-471d-b6d9-ef094735cd09"]},{"id":"ITEM-8","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8","issue":"10","issued":{"date-parts":[["2011"]]},"page":"1-10","title":"Coherence of structural visual cues and pictorial gravity paves the way for interceptive actions","type":"article-journal","volume":"11"},"uris":["http://www.mendeley.com/documents/?uuid=f823a239-757b-48ff-811d-7f645693d896"]},{"id":"ITEM-9","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9","issue":"6","issued":{"date-parts":[["2012"]]},"page":"1969-1973","title":"When Up Is Down in 0g: How Gravity Sensing Affects the Timing of Interceptive Actions","type":"article-journal","volume":"32"},"uris":["http://www.mendeley.com/documents/?uuid=7ee8ba33-a417-4767-8fc3-ae89438706e3"]},{"id":"ITEM-10","itemData":{"DOI":"10.1152/jn.00527.2005","ISSN":"0022-3077","author":[{"dropping-particle":"","family":"Senot","given":"P.","non-dropping-particle":"","parse-names":false,"suffix":""},{"dropping-particle":"","family":"Zago","given":"Myrka","non-dropping-particle":"","parse-names":false,"suffix":""},{"dropping-particle":"","family":"Lacquaniti","given":"Francesco","non-dropping-particle":"","parse-names":false,"suffix":""},{"dropping-particle":"","family":"McIntyre","given":"Joseph","non-dropping-particle":"","parse-names":false,"suffix":""}],"container-title":"Journal of Neurophysiology","id":"ITEM-10","issue":"6","issued":{"date-parts":[["2005"]]},"page":"4471-4480","title":"Anticipating the Effects of Gravity When Intercepting Moving Objects: Differentiating Up and Down Based on Nonvisual Cues","type":"article-journal","volume":"94"},"uris":["http://www.mendeley.com/documents/?uuid=688f6b31-4cb0-4f58-b31e-13db60031e31"]},{"id":"ITEM-1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id":"ITEM-12","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12","issued":{"date-parts":[["2017"]]},"title":"Gravity as a strong prior: Implications for perception and action","type":"article","volume":"11"},"uris":["http://www.mendeley.com/documents/?uuid=c82d2eed-2d36-393d-b894-6f992fd22388"]},{"id":"ITEM-13","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3","issue":"1","issued":{"date-parts":[["2019"]]},"title":"Earth-Gravity Congruent Motion Facilitates Ocular Control for Pursuit of Parabolic Trajectories","type":"article-journal","volume":"9"},"uris":["http://www.mendeley.com/documents/?uuid=3bc1d469-53ef-3dc9-9851-2ba1ef402847"]},{"id":"ITEM-14","itemData":{"DOI":"10.31234/osf.io/exp93","author":[{"dropping-particle":"","family":"Jörges","given":"Björn","non-dropping-particle":"","parse-names":false,"suffix":""},{"dropping-particle":"","family":"López-Moliner","given":"Joan","non-dropping-particle":"","parse-names":false,"suffix":""}],"container-title":"PsyArXive","id":"ITEM-14","issued":{"date-parts":[["2020"]]},"page":"1-19","title":"Characterizing the Strong Earth Gravity Prior","type":"article-journal"},"uris":["http://www.mendeley.com/documents/?uuid=4314c18d-96a2-41f0-b02b-39e9de139825"]}],"mendele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manualFormatting":"(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Scaleia, Miller, &amp; Lacquaniti, 2011)","plainText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eviousl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operties":{"noteIndex":0},"schema":"https://github.com/citation-style-language/schema/raw/master/csl-citation.json"}</w:instrText>
      </w:r>
      <w:r w:rsidR="000E1AC4">
        <w:fldChar w:fldCharType="separate"/>
      </w:r>
      <w:r w:rsidR="009E3B5C" w:rsidRPr="009E3B5C">
        <w:rPr>
          <w:noProof/>
        </w:rPr>
        <w:t>(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Scaleia, Miller, &amp; Lacquaniti, 2011)</w:t>
      </w:r>
      <w:r w:rsidR="000E1AC4">
        <w:fldChar w:fldCharType="end"/>
      </w:r>
      <w:r w:rsidR="00797B60">
        <w:t xml:space="preserve"> or the direction of light </w:t>
      </w:r>
      <w:r w:rsidR="00797B60">
        <w:fldChar w:fldCharType="begin" w:fldLock="1"/>
      </w:r>
      <w:r w:rsidR="008D24EA">
        <w:instrText>ADDIN CSL_CITATION {"citationItems":[{"id":"ITEM-1","itemData":{"DOI":"10.1038/nn1312","ISBN":"1097-6256 (Print)\\n1097-6256 (Linking)","ISSN":"1097-6256","PMID":"15361877","abstract":"To interpret complex and ambiguous input, the human visual system uses prior knowledge or assumptions about the world. We show that the 'light-from-above' prior, used to extract information about shape from shading is modified in response to active experience with the scene. The resultant adaptation is not specific to the learned scene but generalizes to a different task, demonstrating that priors are constantly adapted by interactive experience with the environment.","author":[{"dropping-particle":"","family":"Adams","given":"Wendy J","non-dropping-particle":"","parse-names":false,"suffix":""},{"dropping-particle":"","family":"Graf","given":"Erich W","non-dropping-particle":"","parse-names":false,"suffix":""},{"dropping-particle":"","family":"Ernst","given":"Marc O","non-dropping-particle":"","parse-names":false,"suffix":""}],"container-title":"Nature neuroscience","id":"ITEM-1","issue":"10","issued":{"date-parts":[["2004"]]},"page":"1057-1058","title":"Experience can change the 'light-from-above' prior.","type":"article-journal","volume":"7"},"uris":["http://www.mendeley.com/documents/?uuid=d09f6cde-9e25-4331-8fe9-f3773fecc4c0"]}],"mendeley":{"formattedCitation":"(Adams, Graf, &amp; Ernst, 2004)","plainTextFormattedCitation":"(Adams, Graf, &amp; Ernst, 2004)","previouslyFormattedCitation":"(Adams, Graf, &amp; Ernst, 2004)"},"properties":{"noteIndex":0},"schema":"https://github.com/citation-style-language/schema/raw/master/csl-citation.json"}</w:instrText>
      </w:r>
      <w:r w:rsidR="00797B60">
        <w:fldChar w:fldCharType="separate"/>
      </w:r>
      <w:r w:rsidR="00797B60" w:rsidRPr="00797B60">
        <w:rPr>
          <w:noProof/>
        </w:rPr>
        <w:t>(Adams, Graf, &amp; Ernst, 2004)</w:t>
      </w:r>
      <w:r w:rsidR="00797B60">
        <w:fldChar w:fldCharType="end"/>
      </w:r>
      <w:r w:rsidR="009E3B5C">
        <w:t xml:space="preserve"> in their interactions with the environment.</w:t>
      </w:r>
      <w:r w:rsidR="00C8393C">
        <w:t xml:space="preserve"> </w:t>
      </w:r>
    </w:p>
    <w:p w14:paraId="4133ED5E" w14:textId="49D57280" w:rsidR="006613B4" w:rsidRDefault="006613B4" w:rsidP="003F4A3B">
      <w:pPr>
        <w:jc w:val="both"/>
      </w:pPr>
      <w:r>
        <w:lastRenderedPageBreak/>
        <w:t>Air drag is an umbrella term for different effects that act opposite to the motion direction of a moving object.  Different types of air drag are parasitic drag, lift-induced drag</w:t>
      </w:r>
      <w:r w:rsidR="003A5D6B">
        <w:t xml:space="preserve"> and</w:t>
      </w:r>
      <w:r>
        <w:t xml:space="preserve"> wave drag. Parasitic drag </w:t>
      </w:r>
      <w:r w:rsidR="00EB3FEF">
        <w:t xml:space="preserve">is the force that acts upon bodies that moves through liquids (including the air). Lift-induced drag occurs when a body redirects airflow, as for example wings do. Wave drag is present when objects move around the speed of sound, as well as at the borders between different liquids. For everyday interception tasks, parasitic drag is most relevant. </w:t>
      </w:r>
      <w:r w:rsidR="00FE01CA">
        <w:t>It is comput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B3FEF" w:rsidRPr="00277A48" w14:paraId="6122E1F8" w14:textId="77777777" w:rsidTr="00C607DA">
        <w:trPr>
          <w:trHeight w:val="675"/>
        </w:trPr>
        <w:tc>
          <w:tcPr>
            <w:tcW w:w="8314" w:type="dxa"/>
            <w:shd w:val="clear" w:color="auto" w:fill="FFFFFF" w:themeFill="background1"/>
            <w:vAlign w:val="center"/>
          </w:tcPr>
          <w:p w14:paraId="1EE7B94A" w14:textId="4533B996" w:rsidR="00EB3FEF" w:rsidRDefault="00277B3F" w:rsidP="00C607DA">
            <w:pPr>
              <w:jc w:val="both"/>
              <w:rPr>
                <w:rFonts w:ascii="Times New Roman" w:eastAsia="MS Mincho" w:hAnsi="Times New Roman"/>
              </w:rPr>
            </w:pPr>
            <m:oMathPara>
              <m:oMath>
                <m:sSub>
                  <m:sSubPr>
                    <m:ctrlPr>
                      <w:rPr>
                        <w:rFonts w:ascii="Cambria Math" w:hAnsi="Cambria Math" w:cstheme="minorHAnsi"/>
                        <w:i/>
                        <w:szCs w:val="16"/>
                      </w:rPr>
                    </m:ctrlPr>
                  </m:sSubPr>
                  <m:e>
                    <m:r>
                      <w:rPr>
                        <w:rFonts w:ascii="Cambria Math" w:hAnsi="Cambria Math" w:cstheme="minorHAnsi"/>
                        <w:szCs w:val="16"/>
                      </w:rPr>
                      <m:t>F</m:t>
                    </m:r>
                  </m:e>
                  <m:sub>
                    <m:r>
                      <w:rPr>
                        <w:rFonts w:ascii="Cambria Math" w:hAnsi="Cambria Math" w:cstheme="minorHAnsi"/>
                        <w:szCs w:val="16"/>
                      </w:rPr>
                      <m:t>D</m:t>
                    </m:r>
                  </m:sub>
                </m:sSub>
                <m:r>
                  <w:rPr>
                    <w:rFonts w:ascii="Cambria Math" w:hAnsi="Cambria Math" w:cstheme="minorHAnsi"/>
                    <w:szCs w:val="16"/>
                  </w:rPr>
                  <m:t xml:space="preserve">= 0.5 * ρ* </m:t>
                </m:r>
                <m:sSup>
                  <m:sSupPr>
                    <m:ctrlPr>
                      <w:rPr>
                        <w:rFonts w:ascii="Cambria Math" w:hAnsi="Cambria Math" w:cstheme="minorHAnsi"/>
                        <w:i/>
                        <w:szCs w:val="16"/>
                      </w:rPr>
                    </m:ctrlPr>
                  </m:sSupPr>
                  <m:e>
                    <m:r>
                      <w:rPr>
                        <w:rFonts w:ascii="Cambria Math" w:hAnsi="Cambria Math" w:cstheme="minorHAnsi"/>
                        <w:szCs w:val="16"/>
                      </w:rPr>
                      <m:t>v</m:t>
                    </m:r>
                  </m:e>
                  <m:sup>
                    <m:r>
                      <w:rPr>
                        <w:rFonts w:ascii="Cambria Math" w:hAnsi="Cambria Math" w:cstheme="minorHAnsi"/>
                        <w:szCs w:val="16"/>
                      </w:rPr>
                      <m:t>2</m:t>
                    </m:r>
                  </m:sup>
                </m:sSup>
                <m:r>
                  <w:rPr>
                    <w:rFonts w:ascii="Cambria Math" w:hAnsi="Cambria Math" w:cstheme="minorHAnsi"/>
                    <w:szCs w:val="16"/>
                  </w:rPr>
                  <m:t>*</m:t>
                </m:r>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 xml:space="preserve">* pi * </m:t>
                </m:r>
                <m:sSup>
                  <m:sSupPr>
                    <m:ctrlPr>
                      <w:rPr>
                        <w:rFonts w:ascii="Cambria Math" w:hAnsi="Cambria Math" w:cstheme="minorHAnsi"/>
                        <w:i/>
                        <w:szCs w:val="16"/>
                      </w:rPr>
                    </m:ctrlPr>
                  </m:sSupPr>
                  <m:e>
                    <m:r>
                      <w:rPr>
                        <w:rFonts w:ascii="Cambria Math" w:hAnsi="Cambria Math" w:cstheme="minorHAnsi"/>
                        <w:szCs w:val="16"/>
                      </w:rPr>
                      <m:t>r</m:t>
                    </m:r>
                  </m:e>
                  <m:sup>
                    <m:r>
                      <w:rPr>
                        <w:rFonts w:ascii="Cambria Math" w:hAnsi="Cambria Math" w:cstheme="minorHAnsi"/>
                        <w:szCs w:val="16"/>
                      </w:rPr>
                      <m:t>2</m:t>
                    </m:r>
                  </m:sup>
                </m:sSup>
              </m:oMath>
            </m:oMathPara>
          </w:p>
          <w:p w14:paraId="3ABC07AD" w14:textId="77777777" w:rsidR="00EB3FEF" w:rsidRDefault="00EB3FEF" w:rsidP="00C607DA">
            <w:pPr>
              <w:pStyle w:val="MaterialsandMethodsText"/>
              <w:rPr>
                <w:rFonts w:ascii="Calibri" w:eastAsia="Calibri" w:hAnsi="Calibri"/>
                <w:szCs w:val="16"/>
              </w:rPr>
            </w:pPr>
          </w:p>
        </w:tc>
        <w:tc>
          <w:tcPr>
            <w:tcW w:w="783" w:type="dxa"/>
            <w:shd w:val="clear" w:color="auto" w:fill="FFFFFF" w:themeFill="background1"/>
            <w:vAlign w:val="center"/>
          </w:tcPr>
          <w:p w14:paraId="5A7F4FBD" w14:textId="5527D65F" w:rsidR="00EB3FEF" w:rsidRPr="00277A48" w:rsidRDefault="00EB3FEF" w:rsidP="00C607DA">
            <w:pPr>
              <w:pStyle w:val="MaterialsandMethodsText"/>
            </w:pPr>
            <w:r w:rsidRPr="00277A48">
              <w:t>[</w:t>
            </w:r>
            <w:r w:rsidR="008C6D9F">
              <w:t>1</w:t>
            </w:r>
            <w:r w:rsidRPr="00277A48">
              <w:t>]</w:t>
            </w:r>
          </w:p>
        </w:tc>
      </w:tr>
    </w:tbl>
    <w:p w14:paraId="2B935E97" w14:textId="7616B4E2" w:rsidR="00FE01CA" w:rsidRDefault="00277B3F" w:rsidP="003F4A3B">
      <w:pPr>
        <w:jc w:val="both"/>
        <w:rPr>
          <w:rFonts w:eastAsiaTheme="minorEastAsia"/>
        </w:rPr>
      </w:pP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rPr>
        <w:t xml:space="preserve"> is the drag coefficient of the respectively object; it is calculated based on the </w:t>
      </w:r>
      <w:r w:rsidR="00662D79">
        <w:rPr>
          <w:rFonts w:eastAsiaTheme="minorEastAsia"/>
        </w:rPr>
        <w:t>density of the surrounding fluid</w:t>
      </w:r>
      <w:r w:rsidR="00FE01CA">
        <w:rPr>
          <w:rFonts w:eastAsiaTheme="minorEastAsia"/>
        </w:rPr>
        <w:t xml:space="preserve"> </w:t>
      </w:r>
      <m:oMath>
        <m:r>
          <w:rPr>
            <w:rFonts w:ascii="Cambria Math" w:hAnsi="Cambria Math" w:cstheme="minorHAnsi"/>
            <w:szCs w:val="16"/>
          </w:rPr>
          <m:t>ρ</m:t>
        </m:r>
      </m:oMath>
      <w:r w:rsidR="00662D79">
        <w:rPr>
          <w:rFonts w:eastAsiaTheme="minorEastAsia"/>
          <w:szCs w:val="16"/>
        </w:rPr>
        <w:t xml:space="preserve"> (1.225 kg/m³ at a temperature of 15° C in the case of air)</w:t>
      </w:r>
      <w:r w:rsidR="00FE01CA">
        <w:rPr>
          <w:rFonts w:eastAsiaTheme="minorEastAsia"/>
        </w:rPr>
        <w:t>,</w:t>
      </w:r>
      <w:r w:rsidR="005F36B6">
        <w:rPr>
          <w:rFonts w:eastAsiaTheme="minorEastAsia"/>
        </w:rPr>
        <w:t xml:space="preserve"> the drag coefficient</w:t>
      </w:r>
      <w:r w:rsidR="00FE01CA">
        <w:rPr>
          <w:rFonts w:eastAsiaTheme="minorEastAsia"/>
        </w:rPr>
        <w:t xml:space="preserve"> </w:t>
      </w:r>
      <m:oMath>
        <m:sSub>
          <m:sSubPr>
            <m:ctrlPr>
              <w:rPr>
                <w:rFonts w:ascii="Cambria Math" w:eastAsiaTheme="minorEastAsia"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oMath>
      <w:r w:rsidR="006A3E75">
        <w:rPr>
          <w:rFonts w:eastAsiaTheme="minorEastAsia"/>
          <w:szCs w:val="16"/>
        </w:rPr>
        <w:t>, which depends on the object shape,</w:t>
      </w:r>
      <w:r w:rsidR="00FE01CA">
        <w:rPr>
          <w:rFonts w:eastAsiaTheme="minorEastAsia"/>
        </w:rPr>
        <w:t xml:space="preserve"> and the radius </w:t>
      </w:r>
      <w:r w:rsidR="00662D79" w:rsidRPr="00662D79">
        <w:rPr>
          <w:rFonts w:eastAsiaTheme="minorEastAsia"/>
          <w:i/>
          <w:iCs/>
        </w:rPr>
        <w:t>r</w:t>
      </w:r>
      <w:r w:rsidR="00FE01CA">
        <w:rPr>
          <w:rFonts w:eastAsiaTheme="minorEastAsia"/>
        </w:rPr>
        <w:t>.</w:t>
      </w:r>
      <w:r w:rsidR="00662D79">
        <w:rPr>
          <w:rFonts w:eastAsiaTheme="minorEastAsia"/>
        </w:rPr>
        <w:t xml:space="preserve"> The drag force </w:t>
      </w:r>
      <w:r w:rsidR="00A27E06">
        <w:rPr>
          <w:rFonts w:eastAsiaTheme="minorEastAsia"/>
        </w:rPr>
        <w:t xml:space="preserve">relates thus </w:t>
      </w:r>
      <w:r w:rsidR="00662D79">
        <w:rPr>
          <w:rFonts w:eastAsiaTheme="minorEastAsia"/>
        </w:rPr>
        <w:t>quadratic</w:t>
      </w:r>
      <w:r w:rsidR="00A27E06">
        <w:rPr>
          <w:rFonts w:eastAsiaTheme="minorEastAsia"/>
        </w:rPr>
        <w:t xml:space="preserve">ally to </w:t>
      </w:r>
      <w:r w:rsidR="00662D79">
        <w:rPr>
          <w:rFonts w:eastAsiaTheme="minorEastAsia"/>
        </w:rPr>
        <w:t xml:space="preserve">velocity and diameter of the </w:t>
      </w:r>
      <w:r w:rsidR="00E91CCC">
        <w:rPr>
          <w:rFonts w:eastAsiaTheme="minorEastAsia"/>
        </w:rPr>
        <w:t>target</w:t>
      </w:r>
      <w:r w:rsidR="00A27E06">
        <w:rPr>
          <w:rFonts w:eastAsiaTheme="minorEastAsia"/>
        </w:rPr>
        <w:t>:</w:t>
      </w:r>
      <w:r w:rsidR="00662D79">
        <w:rPr>
          <w:rFonts w:eastAsiaTheme="minorEastAsia"/>
        </w:rPr>
        <w:t xml:space="preserve"> faster objects with a bigger cross-section are </w:t>
      </w:r>
      <w:r w:rsidR="005F36B6">
        <w:rPr>
          <w:rFonts w:eastAsiaTheme="minorEastAsia"/>
        </w:rPr>
        <w:t>affect much more strongly by air drag than smaller, more slowly moving objects.</w:t>
      </w:r>
      <w:r w:rsidR="00C8388B">
        <w:rPr>
          <w:rFonts w:eastAsiaTheme="minorEastAsia"/>
        </w:rPr>
        <w:t xml:space="preserve"> For completeness sake, the so-called Magnus force should not be left unmentioned, which is responsible, for example, for topspin effects in ball sports like tennis. Magnus forces act upon objects that spin while moving through liquids and can drive a tennis ball downwards in an unexpected fashion. However, the current study neglects Magnus forces and focusses entirely on air drag.</w:t>
      </w:r>
    </w:p>
    <w:p w14:paraId="60264BF8" w14:textId="76CA2799" w:rsidR="00392FE6" w:rsidRDefault="00392FE6" w:rsidP="003F4A3B">
      <w:pPr>
        <w:jc w:val="both"/>
      </w:pPr>
      <w:r>
        <w:rPr>
          <w:rFonts w:eastAsiaTheme="minorEastAsia"/>
        </w:rPr>
        <w:t>Air drag can thus be envisioned as negative, dynamically developing acceleration acting opposite to the direction of motion of the target. As such, it is in two ways different from the other very common acceleration in our environment</w:t>
      </w:r>
      <w:r w:rsidR="00EB74D8">
        <w:rPr>
          <w:rFonts w:eastAsiaTheme="minorEastAsia"/>
        </w:rPr>
        <w:t>,</w:t>
      </w:r>
      <w:r>
        <w:rPr>
          <w:rFonts w:eastAsiaTheme="minorEastAsia"/>
        </w:rPr>
        <w:t xml:space="preserve"> gravity</w:t>
      </w:r>
      <w:r w:rsidR="00EB74D8">
        <w:rPr>
          <w:rFonts w:eastAsiaTheme="minorEastAsia"/>
        </w:rPr>
        <w:t>:</w:t>
      </w:r>
      <w:r>
        <w:rPr>
          <w:rFonts w:eastAsiaTheme="minorEastAsia"/>
        </w:rPr>
        <w:t xml:space="preserve"> First, the direction of the gravitational acceleration is always acting in the same direction, independently of object motion. Second, its force does not depend on the velocity of the target.  </w:t>
      </w:r>
    </w:p>
    <w:p w14:paraId="71EB0E43" w14:textId="56712DB8" w:rsidR="00A6529B" w:rsidRDefault="00C8393C" w:rsidP="003F4A3B">
      <w:pPr>
        <w:jc w:val="both"/>
      </w:pPr>
      <w:r>
        <w:t xml:space="preserve">While ecological theories of perception posit that most tasks can be solved without extensive internal representation of the environment </w:t>
      </w:r>
      <w:r>
        <w:fldChar w:fldCharType="begin" w:fldLock="1"/>
      </w:r>
      <w:r w:rsidR="00690FD5">
        <w:instrText>ADDIN CSL_CITATION {"citationItems":[{"id":"ITEM-1","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1","issue":"February","issued":{"date-parts":[["2013"]]},"page":"1-13","title":"Embodied Cognition is Not What you Think it is","type":"article-journal","volume":"4"},"uris":["http://www.mendeley.com/documents/?uuid=5fcdd22b-b331-40e1-abb4-2b5dbf5e41d5"]}],"mendeley":{"formattedCitation":"(Wilson &amp; Golonka, 2013)","manualFormatting":"(see, e. g. Wilson &amp; Golonka, 2013)","plainTextFormattedCitation":"(Wilson &amp; Golonka, 2013)","previouslyFormattedCitation":"(Wilson &amp; Golonka, 2013)"},"properties":{"noteIndex":0},"schema":"https://github.com/citation-style-language/schema/raw/master/csl-citation.json"}</w:instrText>
      </w:r>
      <w:r>
        <w:fldChar w:fldCharType="separate"/>
      </w:r>
      <w:r w:rsidRPr="00C8393C">
        <w:rPr>
          <w:noProof/>
        </w:rPr>
        <w:t>(</w:t>
      </w:r>
      <w:r>
        <w:rPr>
          <w:noProof/>
        </w:rPr>
        <w:t xml:space="preserve">see, e. g. </w:t>
      </w:r>
      <w:r w:rsidRPr="00C8393C">
        <w:rPr>
          <w:noProof/>
        </w:rPr>
        <w:t>Wilson &amp; Golonka, 2013)</w:t>
      </w:r>
      <w:r>
        <w:fldChar w:fldCharType="end"/>
      </w:r>
      <w:r>
        <w:t>,</w:t>
      </w:r>
      <w:r>
        <w:softHyphen/>
        <w:t xml:space="preserve"> computational models often rely on identifying to what extent we represent and make use of our knowledge about the world. </w:t>
      </w:r>
      <w:r w:rsidR="00034E1A">
        <w:t>The present study</w:t>
      </w:r>
      <w:r>
        <w:t xml:space="preserve"> thus</w:t>
      </w:r>
      <w:r w:rsidR="00034E1A">
        <w:t xml:space="preserve"> aims to investigate whether air drag is</w:t>
      </w:r>
      <w:r w:rsidR="00486DE5">
        <w:t xml:space="preserve">, like gravity, mass or density, among the </w:t>
      </w:r>
      <w:r w:rsidR="00034E1A">
        <w:t>physical properties</w:t>
      </w:r>
      <w:r w:rsidR="00486DE5">
        <w:t xml:space="preserve"> of the environment</w:t>
      </w:r>
      <w:r w:rsidR="00034E1A">
        <w:t xml:space="preserve"> represented by the brain. </w:t>
      </w:r>
      <w:r w:rsidR="00A6529B">
        <w:t>We expect systematic errors when no air drag is simulated, and an accurate performance when air drag is simulated (Hypothesis 1).</w:t>
      </w:r>
      <w:r w:rsidR="003F4A3B">
        <w:t xml:space="preserve"> </w:t>
      </w:r>
      <w:r w:rsidR="00E7534E">
        <w:t xml:space="preserve">Furthermore, if humans represent air drag, it stands to reason that they also represent air </w:t>
      </w:r>
      <w:r w:rsidR="00E7534E">
        <w:softHyphen/>
        <w:t>drag-relative properties of known objects such as their density and their respective drag coefficient. We thus expect to observe systematic errors when the air drag acting upon a simulated object does not correspond to its appearance (e. g. a ball with the appearance of a tennis ball, but air drag-relevant properties of a basketball</w:t>
      </w:r>
      <w:r w:rsidR="00A6529B">
        <w:t>; Hypothesis 2)</w:t>
      </w:r>
      <w:r w:rsidR="00E7534E">
        <w:t>.</w:t>
      </w:r>
    </w:p>
    <w:p w14:paraId="62EF6F7E" w14:textId="16952219" w:rsidR="00DA5A0C" w:rsidRDefault="00DA5A0C" w:rsidP="003F4A3B">
      <w:pPr>
        <w:jc w:val="both"/>
      </w:pPr>
    </w:p>
    <w:p w14:paraId="7249CD14" w14:textId="03EFEEE2" w:rsidR="00DA5A0C" w:rsidRDefault="00DA5A0C" w:rsidP="00DA5A0C">
      <w:pPr>
        <w:pStyle w:val="Heading2"/>
      </w:pPr>
      <w:r>
        <w:t>Methods</w:t>
      </w:r>
    </w:p>
    <w:p w14:paraId="55B05C87" w14:textId="05F8E2EF" w:rsidR="00DA5A0C" w:rsidRDefault="00DA5A0C" w:rsidP="00DA5A0C">
      <w:pPr>
        <w:pStyle w:val="Heading2"/>
      </w:pPr>
      <w:r>
        <w:t>Participants</w:t>
      </w:r>
    </w:p>
    <w:p w14:paraId="3826AD10" w14:textId="40821D54" w:rsidR="00DA5A0C" w:rsidRDefault="00DA5A0C" w:rsidP="003F4A3B">
      <w:pPr>
        <w:jc w:val="both"/>
      </w:pPr>
      <w:r>
        <w:t xml:space="preserve">We tested n = 20 participants. They were between ____ and ____ years old and had all normal or corrected-to-normal vision. All of them were Psychology students at University of Barcelona and could participate in research activities to acquire course credits. None of the participants were </w:t>
      </w:r>
      <w:commentRangeStart w:id="0"/>
      <w:r>
        <w:t>stereoblind</w:t>
      </w:r>
      <w:commentRangeEnd w:id="0"/>
      <w:r>
        <w:rPr>
          <w:rStyle w:val="CommentReference"/>
        </w:rPr>
        <w:commentReference w:id="0"/>
      </w:r>
      <w:r>
        <w:t xml:space="preserve"> .</w:t>
      </w:r>
    </w:p>
    <w:p w14:paraId="67A82CCA" w14:textId="77777777" w:rsidR="00DA5A0C" w:rsidRDefault="00DA5A0C" w:rsidP="003F4A3B">
      <w:pPr>
        <w:jc w:val="both"/>
      </w:pPr>
    </w:p>
    <w:p w14:paraId="44411D79" w14:textId="39CB330D" w:rsidR="00DA5A0C" w:rsidRDefault="00DA5A0C" w:rsidP="003F4A3B">
      <w:pPr>
        <w:jc w:val="both"/>
      </w:pPr>
      <w:r w:rsidRPr="009F4A02">
        <w:rPr>
          <w:rFonts w:asciiTheme="majorHAnsi" w:eastAsiaTheme="majorEastAsia" w:hAnsiTheme="majorHAnsi" w:cstheme="majorBidi"/>
          <w:color w:val="2F5496" w:themeColor="accent1" w:themeShade="BF"/>
          <w:sz w:val="26"/>
          <w:szCs w:val="26"/>
        </w:rPr>
        <w:lastRenderedPageBreak/>
        <w:t>Apparatus</w:t>
      </w:r>
    </w:p>
    <w:p w14:paraId="43724241" w14:textId="54E69AF2" w:rsidR="00DA5A0C" w:rsidRDefault="00DA5A0C" w:rsidP="003F4A3B">
      <w:pPr>
        <w:jc w:val="both"/>
      </w:pPr>
      <w:r>
        <w:t xml:space="preserve">We </w:t>
      </w:r>
      <w:r w:rsidR="00A63E27">
        <w:t xml:space="preserve">presented </w:t>
      </w:r>
      <w:r>
        <w:t xml:space="preserve">overlaid images on a back-projection screen </w:t>
      </w:r>
      <w:r w:rsidRPr="00DA5A0C">
        <w:t xml:space="preserve">(244 cm </w:t>
      </w:r>
      <w:r>
        <w:t xml:space="preserve">tall </w:t>
      </w:r>
      <w:r w:rsidRPr="00DA5A0C">
        <w:t xml:space="preserve">and 184 cm </w:t>
      </w:r>
      <w:r>
        <w:t>wide</w:t>
      </w:r>
      <w:r w:rsidRPr="00DA5A0C">
        <w:t>)</w:t>
      </w:r>
      <w:r>
        <w:t xml:space="preserve"> with two</w:t>
      </w:r>
      <w:r w:rsidRPr="00DA5A0C">
        <w:t xml:space="preserve"> Sony laser projectors (VPL-FHZ57)</w:t>
      </w:r>
      <w:r>
        <w:t xml:space="preserve">. They </w:t>
      </w:r>
      <w:r w:rsidR="00A63E27">
        <w:t>provided</w:t>
      </w:r>
      <w:r>
        <w:t xml:space="preserve"> a </w:t>
      </w:r>
      <w:r w:rsidRPr="00DA5A0C">
        <w:t>resolution of 1920 × 1080 pixels</w:t>
      </w:r>
      <w:r>
        <w:t xml:space="preserve"> and a refresh rate of</w:t>
      </w:r>
      <w:r w:rsidRPr="00DA5A0C">
        <w:t xml:space="preserve"> 85 Hz for each eye. Circular polarizing filters were used to provide stereoscopic images. Participants stood at </w:t>
      </w:r>
      <w:commentRangeStart w:id="1"/>
      <w:r w:rsidRPr="00DA5A0C">
        <w:t>2</w:t>
      </w:r>
      <w:r w:rsidR="00FE00F2">
        <w:t> </w:t>
      </w:r>
      <w:r w:rsidRPr="00DA5A0C">
        <w:t xml:space="preserve">m </w:t>
      </w:r>
      <w:commentRangeEnd w:id="1"/>
      <w:r w:rsidR="00FE00F2">
        <w:rPr>
          <w:rStyle w:val="CommentReference"/>
        </w:rPr>
        <w:commentReference w:id="1"/>
      </w:r>
      <w:r w:rsidRPr="00DA5A0C">
        <w:t xml:space="preserve">distance centrally in front of the screen and used polarized glasses to achieve stereoscopic </w:t>
      </w:r>
      <w:r w:rsidR="00A63E27">
        <w:t>vision</w:t>
      </w:r>
      <w:r w:rsidRPr="00DA5A0C">
        <w:t>. The shown disparity was adapted to each participant’s interocular distance.</w:t>
      </w:r>
      <w:r w:rsidR="00FE00F2">
        <w:t xml:space="preserve"> Responses were given </w:t>
      </w:r>
      <w:commentRangeStart w:id="2"/>
      <w:r w:rsidR="00FE00F2">
        <w:t>with</w:t>
      </w:r>
      <w:commentRangeEnd w:id="2"/>
      <w:r w:rsidR="00FE00F2">
        <w:rPr>
          <w:rStyle w:val="CommentReference"/>
        </w:rPr>
        <w:commentReference w:id="2"/>
      </w:r>
      <w:r w:rsidR="00FE00F2">
        <w:t xml:space="preserve"> .</w:t>
      </w:r>
    </w:p>
    <w:p w14:paraId="592FEC31" w14:textId="77777777" w:rsidR="00DA5A0C" w:rsidRDefault="00DA5A0C" w:rsidP="003F4A3B">
      <w:pPr>
        <w:jc w:val="both"/>
      </w:pPr>
    </w:p>
    <w:p w14:paraId="02BF4A9C" w14:textId="4F96BB36" w:rsidR="00DA5A0C" w:rsidRPr="009F4A02" w:rsidRDefault="00DA5A0C" w:rsidP="003F4A3B">
      <w:pPr>
        <w:jc w:val="both"/>
        <w:rPr>
          <w:rFonts w:asciiTheme="majorHAnsi" w:eastAsiaTheme="majorEastAsia" w:hAnsiTheme="majorHAnsi" w:cstheme="majorBidi"/>
          <w:color w:val="2F5496" w:themeColor="accent1" w:themeShade="BF"/>
          <w:sz w:val="26"/>
          <w:szCs w:val="26"/>
        </w:rPr>
      </w:pPr>
      <w:r w:rsidRPr="009F4A02">
        <w:rPr>
          <w:rFonts w:asciiTheme="majorHAnsi" w:eastAsiaTheme="majorEastAsia" w:hAnsiTheme="majorHAnsi" w:cstheme="majorBidi"/>
          <w:color w:val="2F5496" w:themeColor="accent1" w:themeShade="BF"/>
          <w:sz w:val="26"/>
          <w:szCs w:val="26"/>
        </w:rPr>
        <w:t>Setup</w:t>
      </w:r>
    </w:p>
    <w:p w14:paraId="5B9F7A4E" w14:textId="5D6BA5A5" w:rsidR="003A095A" w:rsidRDefault="00A6529B" w:rsidP="003F4A3B">
      <w:pPr>
        <w:jc w:val="both"/>
      </w:pPr>
      <w:r>
        <w:softHyphen/>
      </w:r>
      <w:r w:rsidR="003F4A3B">
        <w:t>We present</w:t>
      </w:r>
      <w:r w:rsidR="00FE00F2">
        <w:t>ed</w:t>
      </w:r>
      <w:r w:rsidR="003F4A3B">
        <w:t xml:space="preserve"> participants with parabolic </w:t>
      </w:r>
      <w:r w:rsidR="00FE00F2">
        <w:t xml:space="preserve">motion </w:t>
      </w:r>
      <w:r w:rsidR="003F4A3B">
        <w:t>in the fronto-parallel plane in a rich 3D environment that provide</w:t>
      </w:r>
      <w:r w:rsidR="00FE00F2">
        <w:t>d</w:t>
      </w:r>
      <w:r w:rsidR="003F4A3B">
        <w:t xml:space="preserve"> cues about the distance to the target, at a simulated distance of 6m from the participant. The ball disappear</w:t>
      </w:r>
      <w:r w:rsidR="00FE00F2">
        <w:t>ed</w:t>
      </w:r>
      <w:r w:rsidR="003F4A3B">
        <w:t xml:space="preserve"> after reaching peak</w:t>
      </w:r>
      <w:r w:rsidR="00B002D0">
        <w:t xml:space="preserve"> (between 55 % and 60 % of the full flight duration)</w:t>
      </w:r>
      <w:r w:rsidR="003F4A3B">
        <w:t xml:space="preserve"> and participants indicate</w:t>
      </w:r>
      <w:r w:rsidR="00FE00F2">
        <w:t>d</w:t>
      </w:r>
      <w:r w:rsidR="003F4A3B">
        <w:t xml:space="preserve"> by button press when the ball drop</w:t>
      </w:r>
      <w:r w:rsidR="00FE00F2">
        <w:t>ped</w:t>
      </w:r>
      <w:r w:rsidR="003F4A3B">
        <w:t xml:space="preserve"> back to the height it was launched from (indicated by a simulated table). Then, the ball reappear</w:t>
      </w:r>
      <w:r w:rsidR="00FE00F2">
        <w:t>ed</w:t>
      </w:r>
      <w:r w:rsidR="003F4A3B">
        <w:t xml:space="preserve"> in a random position drawn from a uniform distribution simulated point-of-impact </w:t>
      </w:r>
      <w:r w:rsidR="002B09EC">
        <w:t xml:space="preserve">on the table </w:t>
      </w:r>
      <w:r w:rsidR="003F4A3B">
        <w:t>and participants use</w:t>
      </w:r>
      <w:r w:rsidR="002B09EC">
        <w:t>d</w:t>
      </w:r>
      <w:r w:rsidR="003F4A3B">
        <w:t xml:space="preserve"> a joystick to move the ball, indicating the position where they thought the ball hit the table.</w:t>
      </w:r>
      <w:r w:rsidR="00FE00F2">
        <w:t xml:space="preserve"> The target </w:t>
      </w:r>
      <w:r w:rsidR="002B09EC">
        <w:t>had</w:t>
      </w:r>
      <w:r w:rsidR="00FE00F2">
        <w:t xml:space="preserve"> the </w:t>
      </w:r>
      <w:r w:rsidR="001D4959">
        <w:t xml:space="preserve">texture </w:t>
      </w:r>
      <w:r w:rsidR="00FE00F2">
        <w:t>of a tennis ball (texture) and the physical properties (</w:t>
      </w:r>
      <w:r w:rsidR="008C2054">
        <w:t xml:space="preserve">size, </w:t>
      </w:r>
      <w:r w:rsidR="00FE00F2">
        <w:t xml:space="preserve">mass, density, drag coefficient) of a tennis ball (Tennis ball, Congruent), the </w:t>
      </w:r>
      <w:r w:rsidR="001D4959">
        <w:t xml:space="preserve">texture </w:t>
      </w:r>
      <w:r w:rsidR="00FE00F2">
        <w:t xml:space="preserve">of a basketball and the physical properties of a basketball (Basketball, Congruent), the </w:t>
      </w:r>
      <w:r w:rsidR="00173434">
        <w:t xml:space="preserve">texture </w:t>
      </w:r>
      <w:r w:rsidR="00FE00F2">
        <w:t xml:space="preserve">of a tennis ball and the physical properties of a basketball (Tennis ball, Incongruent) or the </w:t>
      </w:r>
      <w:r w:rsidR="00FA3913">
        <w:t xml:space="preserve">texture </w:t>
      </w:r>
      <w:r w:rsidR="00FE00F2">
        <w:t xml:space="preserve">of a </w:t>
      </w:r>
      <w:r w:rsidR="00AE384F">
        <w:t>basketball</w:t>
      </w:r>
      <w:r w:rsidR="00FE00F2">
        <w:t xml:space="preserve"> and the physical properties of a tennis ball (Basketball, Incongruent).</w:t>
      </w:r>
      <w:r w:rsidR="0006438B">
        <w:t xml:space="preserve"> </w:t>
      </w:r>
      <w:r w:rsidR="008D24EA">
        <w:t xml:space="preserve">For the tennis ball, we simulated a radius of 0.033 m and a mass of 0.06 kg. For the basketball, we assumed 0.12 m radius and a mass of 0.12 kg. Since the drag coefficient for both tennis balls (0.53, </w:t>
      </w:r>
      <w:r w:rsidR="008D24EA">
        <w:fldChar w:fldCharType="begin" w:fldLock="1"/>
      </w:r>
      <w:r w:rsidR="00392FE6">
        <w:instrText>ADDIN CSL_CITATION {"citationItems":[{"id":"ITEM-1","itemData":{"ISSN":"0632055634","abstract":"The aim of this study is to gain an understanding of the motion of a tennis ball during flight. A wind tunnel was used to measure the aerodynamic forces on a tennis ball, and hence calculate their drag coefficients at wind speeds up to 136mph. The drag coefficient was relatively constant with increasing velocity for each brand of ball tested, and a larger ball had a similar drag coefficient to a standard sized ball. It was found that raising or lowering the nap increased or decreased the drag coefficient by almost 6%. In conclusion, a larger drag force on a tennis ball can be achieved through an increase in diameter or raising the nap of the ball.","author":[{"dropping-particle":"","family":"Chadwick","given":"S G","non-dropping-particle":"","parse-names":false,"suffix":""},{"dropping-particle":"","family":"Haake","given":"S J","non-dropping-particle":"","parse-names":false,"suffix":""}],"container-title":"Proceedings of the 3rd international confernce on the engineering of sport","id":"ITEM-1","issue":"January 2000","issued":{"date-parts":[["2000"]]},"page":"169-176","title":"The drag coefficient of tennis balls","type":"article-journal"},"uris":["http://www.mendeley.com/documents/?uuid=e36aa9ca-939b-4c5b-932a-c792a2907fdf"]}],"mendeley":{"formattedCitation":"(Chadwick &amp; Haake, 2000)","manualFormatting":"Chadwick &amp; Haake, 2000)","plainTextFormattedCitation":"(Chadwick &amp; Haake, 2000)","previouslyFormattedCitation":"(Chadwick &amp; Haake, 2000)"},"properties":{"noteIndex":0},"schema":"https://github.com/citation-style-language/schema/raw/master/csl-citation.json"}</w:instrText>
      </w:r>
      <w:r w:rsidR="008D24EA">
        <w:fldChar w:fldCharType="separate"/>
      </w:r>
      <w:r w:rsidR="008D24EA" w:rsidRPr="008D24EA">
        <w:rPr>
          <w:noProof/>
        </w:rPr>
        <w:t>Chadwick &amp; Haake, 2000)</w:t>
      </w:r>
      <w:r w:rsidR="008D24EA">
        <w:fldChar w:fldCharType="end"/>
      </w:r>
      <w:r w:rsidR="008D24EA">
        <w:t xml:space="preserve"> and basketballs (0.5</w:t>
      </w:r>
      <w:r w:rsidR="0043611B">
        <w:t>4</w:t>
      </w:r>
      <w:r w:rsidR="008D24EA">
        <w:t xml:space="preserve">, see </w:t>
      </w:r>
      <w:r w:rsidR="008D24EA">
        <w:fldChar w:fldCharType="begin" w:fldLock="1"/>
      </w:r>
      <w:r w:rsidR="008D24EA">
        <w:instrText>ADDIN CSL_CITATION {"citationItems":[{"id":"ITEM-1","itemData":{"DOI":"10.1016/j.proeng.2010.04.145","ISSN":"18777058","abstract":"We estimate values of the coefficients of air drag, friction, stiffness and damping for a dynamic model of basketball shots by analyzing ball position and orientation using video data for basketball-rim and basketball-backboard bounce tests. The dynamic model can calculate any configuration change of a basketball during shots. The simulation model is compared to actual bounce tests and the parameters are determined from these experiments. The dynamic model with the identified parameters calculates a ball trajectory similar to the actual measured results. Stiffness and damping coefficients are determined from basketball-backboard bounce tests.","author":[{"dropping-particle":"","family":"Okubo","given":"Hiroki","non-dropping-particle":"","parse-names":false,"suffix":""},{"dropping-particle":"","family":"Hubbard","given":"Mont","non-dropping-particle":"","parse-names":false,"suffix":""}],"container-title":"Procedia Engineering","id":"ITEM-1","issue":"2","issued":{"date-parts":[["2010"]]},"page":"3281-3286","title":"Identification of basketball parameters for a simulation model","type":"article-journal","volume":"2"},"uris":["http://www.mendeley.com/documents/?uuid=6cd5f314-bbe2-4d01-a0f7-ff7906ee15c1"]}],"mendeley":{"formattedCitation":"(Okubo &amp; Hubbard, 2010)","manualFormatting":"Okubo &amp; Hubbard, 2010)","plainTextFormattedCitation":"(Okubo &amp; Hubbard, 2010)","previouslyFormattedCitation":"(Okubo &amp; Hubbard, 2010)"},"properties":{"noteIndex":0},"schema":"https://github.com/citation-style-language/schema/raw/master/csl-citation.json"}</w:instrText>
      </w:r>
      <w:r w:rsidR="008D24EA">
        <w:fldChar w:fldCharType="separate"/>
      </w:r>
      <w:r w:rsidR="008D24EA" w:rsidRPr="008D24EA">
        <w:rPr>
          <w:noProof/>
        </w:rPr>
        <w:t>Okubo &amp; Hubbard, 2010)</w:t>
      </w:r>
      <w:r w:rsidR="008D24EA">
        <w:fldChar w:fldCharType="end"/>
      </w:r>
      <w:r w:rsidR="008D24EA">
        <w:t xml:space="preserve"> are very similar due to their </w:t>
      </w:r>
      <w:r w:rsidR="00C8388B">
        <w:t xml:space="preserve">nearly identical </w:t>
      </w:r>
      <w:r w:rsidR="008D24EA">
        <w:t>shape, we chose an intermediate value of 0.535 for both.</w:t>
      </w:r>
      <w:r w:rsidR="00C8388B">
        <w:t xml:space="preserve"> We simulated no spin and neglected Magnus forces. </w:t>
      </w:r>
      <w:r w:rsidR="008D24EA">
        <w:t xml:space="preserve"> </w:t>
      </w:r>
      <w:r w:rsidR="0006438B">
        <w:t>The ball could start with an initial horizontal velocity of 3.0 or 3.5 m/s. The initial vertical velocity was given such that the overall flight time (visible + invisible) was 1.0, 1.2 or 1.4 s</w:t>
      </w:r>
      <w:r w:rsidR="00836352">
        <w:t xml:space="preserve"> for the Tennis Ball, Congruent, without air drag conditions</w:t>
      </w:r>
      <w:r w:rsidR="002F519B">
        <w:t xml:space="preserve"> and ranged between 4.9035 and 6.8649 m/s</w:t>
      </w:r>
      <w:r w:rsidR="0006438B">
        <w:t>.</w:t>
      </w:r>
      <w:r w:rsidR="00836352">
        <w:t xml:space="preserve"> We matched the initial vertical velocities for the other conditions, which lead to slight differences in overall flight duration (0.98 to 1.0 s; 1.17 to 1.2 s; 1.352 to 1.4 s) and horizontal length of the trajectory.</w:t>
      </w:r>
    </w:p>
    <w:p w14:paraId="32194A8A" w14:textId="6D5B1E1F" w:rsidR="003F4A3B" w:rsidRDefault="0006438B" w:rsidP="003F4A3B">
      <w:pPr>
        <w:jc w:val="both"/>
      </w:pPr>
      <w:r>
        <w:t>In half of trials, the trajectory unfolded in the absence of air drag, that is the target’s x and y positions were given by</w:t>
      </w:r>
      <w:r w:rsidR="00CA45CA">
        <w:t xml:space="preserve"> the</w:t>
      </w:r>
      <w:r>
        <w:t xml:space="preserve"> regular equations for parabolic mo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438B" w:rsidRPr="00C607DA" w14:paraId="16BC113D" w14:textId="77777777" w:rsidTr="00DF2DEF">
        <w:trPr>
          <w:trHeight w:val="376"/>
        </w:trPr>
        <w:tc>
          <w:tcPr>
            <w:tcW w:w="8314" w:type="dxa"/>
            <w:shd w:val="clear" w:color="auto" w:fill="FFFFFF" w:themeFill="background1"/>
            <w:vAlign w:val="center"/>
          </w:tcPr>
          <w:p w14:paraId="7AE5E281" w14:textId="3B9C7AE2" w:rsidR="0006438B" w:rsidRPr="00C607DA" w:rsidRDefault="00277B3F" w:rsidP="00DF2DEF">
            <w:pPr>
              <w:pStyle w:val="MaterialsandMethodsText"/>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602F6ED7" w14:textId="6B34D2F0" w:rsidR="0006438B" w:rsidRPr="00C607DA" w:rsidRDefault="0006438B" w:rsidP="00DF2DEF">
            <w:pPr>
              <w:pStyle w:val="MaterialsandMethodsText"/>
              <w:rPr>
                <w:sz w:val="20"/>
                <w:szCs w:val="20"/>
              </w:rPr>
            </w:pPr>
            <w:r w:rsidRPr="00C607DA">
              <w:rPr>
                <w:sz w:val="20"/>
                <w:szCs w:val="20"/>
              </w:rPr>
              <w:t>[</w:t>
            </w:r>
            <w:r w:rsidR="008C6D9F" w:rsidRPr="00C607DA">
              <w:rPr>
                <w:sz w:val="20"/>
                <w:szCs w:val="20"/>
              </w:rPr>
              <w:t>2</w:t>
            </w:r>
            <w:r w:rsidRPr="00C607DA">
              <w:rPr>
                <w:sz w:val="20"/>
                <w:szCs w:val="20"/>
              </w:rPr>
              <w:t>]</w:t>
            </w:r>
          </w:p>
        </w:tc>
      </w:tr>
      <w:tr w:rsidR="0006438B" w:rsidRPr="00C607DA" w14:paraId="2B7B4C79" w14:textId="77777777" w:rsidTr="00DF2DEF">
        <w:trPr>
          <w:trHeight w:val="675"/>
        </w:trPr>
        <w:tc>
          <w:tcPr>
            <w:tcW w:w="8314" w:type="dxa"/>
            <w:shd w:val="clear" w:color="auto" w:fill="FFFFFF" w:themeFill="background1"/>
            <w:vAlign w:val="center"/>
          </w:tcPr>
          <w:p w14:paraId="47EE108D" w14:textId="0436FE33" w:rsidR="0006438B" w:rsidRPr="00C607DA" w:rsidRDefault="00277B3F" w:rsidP="00DF2DEF">
            <w:pPr>
              <w:pStyle w:val="MaterialsandMethodsText"/>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12FDBE54" w14:textId="196BB294" w:rsidR="0006438B" w:rsidRPr="00C607DA" w:rsidRDefault="0006438B" w:rsidP="00DF2DEF">
            <w:pPr>
              <w:pStyle w:val="MaterialsandMethodsText"/>
              <w:rPr>
                <w:sz w:val="20"/>
                <w:szCs w:val="20"/>
              </w:rPr>
            </w:pPr>
            <w:r w:rsidRPr="00C607DA">
              <w:rPr>
                <w:sz w:val="20"/>
                <w:szCs w:val="20"/>
              </w:rPr>
              <w:t>[</w:t>
            </w:r>
            <w:r w:rsidR="008C6D9F" w:rsidRPr="00C607DA">
              <w:rPr>
                <w:sz w:val="20"/>
                <w:szCs w:val="20"/>
              </w:rPr>
              <w:t>3</w:t>
            </w:r>
            <w:r w:rsidRPr="00C607DA">
              <w:rPr>
                <w:sz w:val="20"/>
                <w:szCs w:val="20"/>
              </w:rPr>
              <w:t>]</w:t>
            </w:r>
          </w:p>
        </w:tc>
      </w:tr>
    </w:tbl>
    <w:p w14:paraId="65C864E5" w14:textId="4CE236F7" w:rsidR="00883F65" w:rsidRDefault="00277B3F" w:rsidP="003F4A3B">
      <w:pPr>
        <w:jc w:val="both"/>
        <w:rPr>
          <w:rFonts w:eastAsiaTheme="minorEastAsia"/>
        </w:rPr>
      </w:pPr>
      <m:oMath>
        <m:sSub>
          <m:sSubPr>
            <m:ctrlPr>
              <w:rPr>
                <w:rFonts w:ascii="Cambria Math" w:hAnsi="Cambria Math"/>
                <w:i/>
                <w:lang w:val="de-DE"/>
              </w:rPr>
            </m:ctrlPr>
          </m:sSubPr>
          <m:e>
            <m:r>
              <w:rPr>
                <w:rFonts w:ascii="Cambria Math" w:hAnsi="Cambria Math"/>
                <w:lang w:val="de-DE"/>
              </w:rPr>
              <m:t>x</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973BEE">
        <w:rPr>
          <w:rFonts w:eastAsiaTheme="minorEastAsia"/>
          <w:i/>
          <w:iCs/>
        </w:rPr>
        <w:t>x</w:t>
      </w:r>
      <w:r w:rsidR="00AE384F">
        <w:rPr>
          <w:rFonts w:eastAsiaTheme="minorEastAsia"/>
        </w:rPr>
        <w:t xml:space="preserve"> position in time</w:t>
      </w:r>
      <w:r w:rsidR="0031622F">
        <w:rPr>
          <w:rFonts w:eastAsiaTheme="minorEastAsia"/>
        </w:rPr>
        <w:t>;</w:t>
      </w:r>
      <w:r w:rsidR="00AE384F" w:rsidRPr="00AE384F">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oMath>
      <w:r w:rsidR="00B76F61" w:rsidRPr="00B76F61">
        <w:rPr>
          <w:rFonts w:eastAsiaTheme="minorEastAsia"/>
        </w:rPr>
        <w:t xml:space="preserve"> </w:t>
      </w:r>
      <w:r w:rsidR="00B76F61">
        <w:rPr>
          <w:rFonts w:eastAsiaTheme="minorEastAsia"/>
        </w:rPr>
        <w:t xml:space="preserve">is the horizontal acceleration, which </w:t>
      </w:r>
      <w:r w:rsidR="00AE384F">
        <w:rPr>
          <w:rFonts w:eastAsiaTheme="minorEastAsia"/>
        </w:rPr>
        <w:t>for motion with air drag is constant at </w:t>
      </w:r>
      <w:r w:rsidR="00B76F61">
        <w:rPr>
          <w:rFonts w:eastAsiaTheme="minorEastAsia"/>
        </w:rPr>
        <w:t>0</w:t>
      </w:r>
      <w:r w:rsidR="00AE384F">
        <w:rPr>
          <w:rFonts w:eastAsiaTheme="minorEastAsia"/>
        </w:rPr>
        <w:t xml:space="preserve"> m/s²; </w:t>
      </w:r>
      <w:r w:rsidR="00AE384F" w:rsidRPr="00AF1EE1">
        <w:rPr>
          <w:rFonts w:eastAsiaTheme="minorEastAsia"/>
          <w:i/>
          <w:iCs/>
        </w:rPr>
        <w:t>t</w:t>
      </w:r>
      <w:r w:rsidR="00AE384F">
        <w:rPr>
          <w:rFonts w:eastAsiaTheme="minorEastAsia"/>
        </w:rPr>
        <w:t xml:space="preserve"> is the time that has passed since inception of the trial;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oMath>
      <w:r w:rsidR="00AE384F" w:rsidRPr="0006438B">
        <w:rPr>
          <w:rFonts w:eastAsiaTheme="minorEastAsia"/>
        </w:rPr>
        <w:t xml:space="preserve"> refers to</w:t>
      </w:r>
      <w:r w:rsidR="00AE384F">
        <w:rPr>
          <w:rFonts w:eastAsiaTheme="minorEastAsia"/>
        </w:rPr>
        <w:t xml:space="preserve"> the horizontal velocity, which is constant without air drag; </w:t>
      </w:r>
      <m:oMath>
        <m:sSub>
          <m:sSubPr>
            <m:ctrlPr>
              <w:rPr>
                <w:rFonts w:ascii="Cambria Math" w:hAnsi="Cambria Math"/>
                <w:i/>
                <w:lang w:val="de-DE"/>
              </w:rPr>
            </m:ctrlPr>
          </m:sSubPr>
          <m:e>
            <m:r>
              <w:rPr>
                <w:rFonts w:ascii="Cambria Math" w:hAnsi="Cambria Math"/>
                <w:lang w:val="de-DE"/>
              </w:rPr>
              <m:t>y</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AF1EE1">
        <w:rPr>
          <w:rFonts w:eastAsiaTheme="minorEastAsia"/>
          <w:i/>
          <w:iCs/>
        </w:rPr>
        <w:t>y</w:t>
      </w:r>
      <w:r w:rsidR="00AE384F">
        <w:rPr>
          <w:rFonts w:eastAsiaTheme="minorEastAsia"/>
        </w:rPr>
        <w:t xml:space="preserve"> position in time</w:t>
      </w:r>
      <w:r w:rsidR="00AF1EE1">
        <w:rPr>
          <w:rFonts w:eastAsiaTheme="minorEastAsia"/>
        </w:rPr>
        <w:t>;</w:t>
      </w:r>
      <w:r w:rsidR="00B76F61">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y</m:t>
            </m:r>
          </m:sub>
        </m:sSub>
      </m:oMath>
      <w:r w:rsidR="00B76F61" w:rsidRPr="00B76F61">
        <w:rPr>
          <w:rFonts w:eastAsiaTheme="minorEastAsia"/>
        </w:rPr>
        <w:t xml:space="preserve"> </w:t>
      </w:r>
      <w:r w:rsidR="00B76F61">
        <w:rPr>
          <w:rFonts w:eastAsiaTheme="minorEastAsia"/>
        </w:rPr>
        <w:t xml:space="preserve">is the vertical acceleration, </w:t>
      </w:r>
      <w:r w:rsidR="00AE384F">
        <w:rPr>
          <w:rFonts w:eastAsiaTheme="minorEastAsia"/>
        </w:rPr>
        <w:t xml:space="preserve">which for motion without air drag is constant at </w:t>
      </w:r>
      <w:r w:rsidR="00B76F61">
        <w:rPr>
          <w:rFonts w:eastAsiaTheme="minorEastAsia"/>
        </w:rPr>
        <w:t>earth gravity</w:t>
      </w:r>
      <w:r w:rsidR="00AE384F">
        <w:rPr>
          <w:rFonts w:eastAsiaTheme="minorEastAsia"/>
        </w:rPr>
        <w:t xml:space="preserve"> </w:t>
      </w:r>
      <w:r w:rsidR="00B76F61">
        <w:rPr>
          <w:rFonts w:eastAsiaTheme="minorEastAsia"/>
        </w:rPr>
        <w:t>(-9.81 m/s²);</w:t>
      </w:r>
      <w:r w:rsidR="0006438B">
        <w:rPr>
          <w:rFonts w:eastAsiaTheme="minorEastAsia"/>
        </w:rPr>
        <w:t xml:space="preserve"> </w:t>
      </w:r>
      <w:r w:rsidR="000856B8">
        <w:rPr>
          <w:rFonts w:eastAsiaTheme="minorEastAsia"/>
        </w:rPr>
        <w:t xml:space="preserve">and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oMath>
      <w:r w:rsidR="0006438B" w:rsidRPr="0006438B">
        <w:rPr>
          <w:rFonts w:eastAsiaTheme="minorEastAsia"/>
        </w:rPr>
        <w:t xml:space="preserve"> </w:t>
      </w:r>
      <w:r w:rsidR="0006438B">
        <w:rPr>
          <w:rFonts w:eastAsiaTheme="minorEastAsia"/>
        </w:rPr>
        <w:t>refers to the initial vertical velocity</w:t>
      </w:r>
      <w:r w:rsidR="00CA45CA">
        <w:rPr>
          <w:rFonts w:eastAsiaTheme="minorEastAsia"/>
        </w:rPr>
        <w:t>.</w:t>
      </w:r>
    </w:p>
    <w:p w14:paraId="70E7A0B1" w14:textId="2BAB667C" w:rsidR="006E0C61" w:rsidRDefault="00CA45CA" w:rsidP="003F4A3B">
      <w:pPr>
        <w:jc w:val="both"/>
        <w:rPr>
          <w:rFonts w:eastAsiaTheme="minorEastAsia"/>
        </w:rPr>
      </w:pPr>
      <w:r>
        <w:rPr>
          <w:rFonts w:eastAsiaTheme="minorEastAsia"/>
        </w:rPr>
        <w:lastRenderedPageBreak/>
        <w:t xml:space="preserve">The other half of trials were simulated under the influence of air drag, where </w:t>
      </w:r>
      <w:r w:rsidR="006E0C61">
        <w:rPr>
          <w:rFonts w:eastAsiaTheme="minorEastAsia"/>
        </w:rPr>
        <w:t xml:space="preserve">we compute acceleration and velocities dynamically on each </w:t>
      </w:r>
      <w:r w:rsidR="00C92624">
        <w:rPr>
          <w:rFonts w:eastAsiaTheme="minorEastAsia"/>
        </w:rPr>
        <w:t>frame</w:t>
      </w:r>
      <w:r w:rsidR="006E0C61">
        <w:rPr>
          <w:rFonts w:eastAsiaTheme="minorEastAsia"/>
        </w:rPr>
        <w:t xml:space="preserve"> according to the following equation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F60B4" w:rsidRPr="00C607DA" w14:paraId="5253C9A0" w14:textId="77777777" w:rsidTr="007D065C">
        <w:trPr>
          <w:trHeight w:val="376"/>
        </w:trPr>
        <w:tc>
          <w:tcPr>
            <w:tcW w:w="8314" w:type="dxa"/>
            <w:shd w:val="clear" w:color="auto" w:fill="FFFFFF" w:themeFill="background1"/>
            <w:vAlign w:val="center"/>
          </w:tcPr>
          <w:p w14:paraId="59F99A07" w14:textId="77777777" w:rsidR="00EF60B4" w:rsidRPr="00C607DA" w:rsidRDefault="00277B3F" w:rsidP="00EF60B4">
            <w:pPr>
              <w:pStyle w:val="MaterialsandMethodsText"/>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5796E172" w14:textId="6C6DE0AE"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4</w:t>
            </w:r>
            <w:r w:rsidRPr="00C607DA">
              <w:rPr>
                <w:sz w:val="20"/>
                <w:szCs w:val="20"/>
              </w:rPr>
              <w:t>]</w:t>
            </w:r>
          </w:p>
        </w:tc>
      </w:tr>
      <w:tr w:rsidR="00EF60B4" w:rsidRPr="00C607DA" w14:paraId="62D0306D" w14:textId="77777777" w:rsidTr="007D065C">
        <w:trPr>
          <w:trHeight w:val="675"/>
        </w:trPr>
        <w:tc>
          <w:tcPr>
            <w:tcW w:w="8314" w:type="dxa"/>
            <w:shd w:val="clear" w:color="auto" w:fill="FFFFFF" w:themeFill="background1"/>
            <w:vAlign w:val="center"/>
          </w:tcPr>
          <w:p w14:paraId="736AD896" w14:textId="77777777" w:rsidR="00EF60B4" w:rsidRPr="00C607DA" w:rsidRDefault="00277B3F" w:rsidP="00EF60B4">
            <w:pPr>
              <w:pStyle w:val="MaterialsandMethodsText"/>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6503EE0C" w14:textId="25949D88"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5</w:t>
            </w:r>
            <w:r w:rsidRPr="00C607DA">
              <w:rPr>
                <w:sz w:val="20"/>
                <w:szCs w:val="20"/>
              </w:rPr>
              <w:t>]</w:t>
            </w:r>
          </w:p>
        </w:tc>
      </w:tr>
      <w:tr w:rsidR="00EF60B4" w:rsidRPr="00C607DA" w14:paraId="0372B538" w14:textId="77777777" w:rsidTr="007D065C">
        <w:trPr>
          <w:trHeight w:val="675"/>
        </w:trPr>
        <w:tc>
          <w:tcPr>
            <w:tcW w:w="8314" w:type="dxa"/>
            <w:shd w:val="clear" w:color="auto" w:fill="FFFFFF" w:themeFill="background1"/>
            <w:vAlign w:val="center"/>
          </w:tcPr>
          <w:p w14:paraId="5BE2F134" w14:textId="041E9463" w:rsidR="00EF60B4" w:rsidRPr="00C607DA" w:rsidRDefault="00277B3F"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0.5*</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oMath>
            </m:oMathPara>
          </w:p>
        </w:tc>
        <w:tc>
          <w:tcPr>
            <w:tcW w:w="783" w:type="dxa"/>
            <w:shd w:val="clear" w:color="auto" w:fill="FFFFFF" w:themeFill="background1"/>
            <w:vAlign w:val="center"/>
          </w:tcPr>
          <w:p w14:paraId="2C4C3AA6" w14:textId="3CC8CD01"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6</w:t>
            </w:r>
            <w:r w:rsidRPr="00C607DA">
              <w:rPr>
                <w:sz w:val="20"/>
                <w:szCs w:val="20"/>
              </w:rPr>
              <w:t>]</w:t>
            </w:r>
          </w:p>
        </w:tc>
      </w:tr>
      <w:tr w:rsidR="00EF60B4" w:rsidRPr="00C607DA" w14:paraId="2A37C3D3" w14:textId="77777777" w:rsidTr="007D065C">
        <w:trPr>
          <w:trHeight w:val="675"/>
        </w:trPr>
        <w:tc>
          <w:tcPr>
            <w:tcW w:w="8314" w:type="dxa"/>
            <w:shd w:val="clear" w:color="auto" w:fill="FFFFFF" w:themeFill="background1"/>
            <w:vAlign w:val="center"/>
          </w:tcPr>
          <w:p w14:paraId="4D2CC02A" w14:textId="787825E2" w:rsidR="00EF60B4" w:rsidRPr="00C607DA" w:rsidRDefault="00277B3F"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48D4E3E6" w14:textId="4A08E37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7</w:t>
            </w:r>
            <w:r w:rsidRPr="00C607DA">
              <w:rPr>
                <w:sz w:val="20"/>
                <w:szCs w:val="20"/>
              </w:rPr>
              <w:t>]</w:t>
            </w:r>
          </w:p>
        </w:tc>
      </w:tr>
      <w:tr w:rsidR="00EF60B4" w:rsidRPr="00C607DA" w14:paraId="5A57D114" w14:textId="77777777" w:rsidTr="007D065C">
        <w:trPr>
          <w:trHeight w:val="675"/>
        </w:trPr>
        <w:tc>
          <w:tcPr>
            <w:tcW w:w="8314" w:type="dxa"/>
            <w:shd w:val="clear" w:color="auto" w:fill="FFFFFF" w:themeFill="background1"/>
            <w:vAlign w:val="center"/>
          </w:tcPr>
          <w:p w14:paraId="7ACFDB63" w14:textId="4A51916E" w:rsidR="00EF60B4" w:rsidRPr="00C607DA" w:rsidRDefault="00277B3F"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13205489" w14:textId="125E3F9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8</w:t>
            </w:r>
            <w:r w:rsidRPr="00C607DA">
              <w:rPr>
                <w:sz w:val="20"/>
                <w:szCs w:val="20"/>
              </w:rPr>
              <w:t>]</w:t>
            </w:r>
          </w:p>
        </w:tc>
      </w:tr>
      <w:tr w:rsidR="00EF60B4" w:rsidRPr="00C607DA" w14:paraId="493A3EB0" w14:textId="77777777" w:rsidTr="007D065C">
        <w:trPr>
          <w:trHeight w:val="675"/>
        </w:trPr>
        <w:tc>
          <w:tcPr>
            <w:tcW w:w="8314" w:type="dxa"/>
            <w:shd w:val="clear" w:color="auto" w:fill="FFFFFF" w:themeFill="background1"/>
            <w:vAlign w:val="center"/>
          </w:tcPr>
          <w:p w14:paraId="48FFA001" w14:textId="0CF9E7FD" w:rsidR="00EF60B4" w:rsidRPr="00C607DA" w:rsidRDefault="00277B3F"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t)= -(D/m)*</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t</m:t>
                    </m:r>
                  </m:sub>
                </m:sSub>
                <m:r>
                  <w:rPr>
                    <w:rFonts w:ascii="Cambria Math" w:hAnsi="Cambria Math"/>
                    <w:sz w:val="20"/>
                    <w:szCs w:val="20"/>
                  </w:rPr>
                  <m:t>(t-1)*</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r>
                  <w:rPr>
                    <w:rFonts w:ascii="Cambria Math" w:hAnsi="Cambria Math"/>
                    <w:sz w:val="20"/>
                    <w:szCs w:val="20"/>
                  </w:rPr>
                  <m:t>(t-1)</m:t>
                </m:r>
              </m:oMath>
            </m:oMathPara>
          </w:p>
        </w:tc>
        <w:tc>
          <w:tcPr>
            <w:tcW w:w="783" w:type="dxa"/>
            <w:shd w:val="clear" w:color="auto" w:fill="FFFFFF" w:themeFill="background1"/>
            <w:vAlign w:val="center"/>
          </w:tcPr>
          <w:p w14:paraId="11AA3184" w14:textId="39E6272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9</w:t>
            </w:r>
            <w:r w:rsidRPr="00C607DA">
              <w:rPr>
                <w:sz w:val="20"/>
                <w:szCs w:val="20"/>
              </w:rPr>
              <w:t>]</w:t>
            </w:r>
          </w:p>
        </w:tc>
      </w:tr>
      <w:tr w:rsidR="00EF60B4" w:rsidRPr="00C607DA" w14:paraId="26401509" w14:textId="77777777" w:rsidTr="007D065C">
        <w:trPr>
          <w:trHeight w:val="675"/>
        </w:trPr>
        <w:tc>
          <w:tcPr>
            <w:tcW w:w="8314" w:type="dxa"/>
            <w:shd w:val="clear" w:color="auto" w:fill="FFFFFF" w:themeFill="background1"/>
            <w:vAlign w:val="center"/>
          </w:tcPr>
          <w:p w14:paraId="76CB3757" w14:textId="3401FA00" w:rsidR="00EF60B4" w:rsidRPr="00C607DA" w:rsidRDefault="00277B3F" w:rsidP="00EF60B4">
            <w:pPr>
              <w:pStyle w:val="MaterialsandMethodsText"/>
              <w:rPr>
                <w:rFonts w:ascii="Calibri" w:eastAsia="Calibri" w:hAnsi="Calibri"/>
                <w:sz w:val="20"/>
                <w:szCs w:val="20"/>
              </w:rPr>
            </w:pPr>
            <m:oMathPara>
              <m:oMath>
                <m:sSub>
                  <m:sSubPr>
                    <m:ctrlPr>
                      <w:rPr>
                        <w:rFonts w:ascii="Cambria Math" w:hAnsi="Cambria Math" w:cstheme="minorHAnsi"/>
                        <w:i/>
                        <w:sz w:val="20"/>
                        <w:szCs w:val="20"/>
                      </w:rPr>
                    </m:ctrlPr>
                  </m:sSubPr>
                  <m:e>
                    <m:r>
                      <w:rPr>
                        <w:rFonts w:ascii="Cambria Math" w:hAnsi="Cambria Math" w:cstheme="minorHAnsi"/>
                        <w:sz w:val="20"/>
                        <w:szCs w:val="20"/>
                      </w:rPr>
                      <m:t>a</m:t>
                    </m:r>
                  </m:e>
                  <m:sub>
                    <m:r>
                      <w:rPr>
                        <w:rFonts w:ascii="Cambria Math" w:hAnsi="Cambria Math" w:cstheme="minorHAnsi"/>
                        <w:sz w:val="20"/>
                        <w:szCs w:val="20"/>
                      </w:rPr>
                      <m:t>y</m:t>
                    </m:r>
                  </m:sub>
                </m:sSub>
                <m:d>
                  <m:dPr>
                    <m:ctrlPr>
                      <w:rPr>
                        <w:rFonts w:ascii="Cambria Math" w:eastAsia="MS Mincho" w:hAnsi="Cambria Math"/>
                        <w:i/>
                        <w:sz w:val="20"/>
                        <w:szCs w:val="20"/>
                        <w:lang w:val="de-DE"/>
                      </w:rPr>
                    </m:ctrlPr>
                  </m:dPr>
                  <m:e>
                    <m:r>
                      <w:rPr>
                        <w:rFonts w:ascii="Cambria Math" w:eastAsia="MS Mincho" w:hAnsi="Cambria Math"/>
                        <w:sz w:val="20"/>
                        <w:szCs w:val="20"/>
                        <w:lang w:val="de-DE"/>
                      </w:rPr>
                      <m:t>t</m:t>
                    </m:r>
                  </m:e>
                </m:d>
                <m:r>
                  <w:rPr>
                    <w:rFonts w:ascii="Cambria Math" w:eastAsia="MS Mincho" w:hAnsi="Cambria Math"/>
                    <w:sz w:val="20"/>
                    <w:szCs w:val="20"/>
                    <w:lang w:val="de-DE"/>
                  </w:rPr>
                  <m:t xml:space="preserve">=-g - </m:t>
                </m:r>
                <m:d>
                  <m:dPr>
                    <m:ctrlPr>
                      <w:rPr>
                        <w:rFonts w:ascii="Cambria Math" w:eastAsia="MS Mincho" w:hAnsi="Cambria Math"/>
                        <w:i/>
                        <w:sz w:val="20"/>
                        <w:szCs w:val="20"/>
                        <w:lang w:val="de-DE"/>
                      </w:rPr>
                    </m:ctrlPr>
                  </m:dPr>
                  <m:e>
                    <m:f>
                      <m:fPr>
                        <m:ctrlPr>
                          <w:rPr>
                            <w:rFonts w:ascii="Cambria Math" w:eastAsia="MS Mincho" w:hAnsi="Cambria Math"/>
                            <w:i/>
                            <w:sz w:val="20"/>
                            <w:szCs w:val="20"/>
                            <w:lang w:val="de-DE"/>
                          </w:rPr>
                        </m:ctrlPr>
                      </m:fPr>
                      <m:num>
                        <m:sSub>
                          <m:sSubPr>
                            <m:ctrlPr>
                              <w:rPr>
                                <w:rFonts w:ascii="Cambria Math" w:hAnsi="Cambria Math" w:cstheme="minorHAnsi"/>
                                <w:i/>
                                <w:sz w:val="20"/>
                                <w:szCs w:val="20"/>
                              </w:rPr>
                            </m:ctrlPr>
                          </m:sSubPr>
                          <m:e>
                            <m:r>
                              <w:rPr>
                                <w:rFonts w:ascii="Cambria Math" w:hAnsi="Cambria Math" w:cstheme="minorHAnsi"/>
                                <w:sz w:val="20"/>
                                <w:szCs w:val="20"/>
                              </w:rPr>
                              <m:t>F</m:t>
                            </m:r>
                          </m:e>
                          <m:sub>
                            <m:r>
                              <w:rPr>
                                <w:rFonts w:ascii="Cambria Math" w:hAnsi="Cambria Math" w:cstheme="minorHAnsi"/>
                                <w:sz w:val="20"/>
                                <w:szCs w:val="20"/>
                              </w:rPr>
                              <m:t>D</m:t>
                            </m:r>
                          </m:sub>
                        </m:sSub>
                      </m:num>
                      <m:den>
                        <m:r>
                          <w:rPr>
                            <w:rFonts w:ascii="Cambria Math" w:eastAsia="MS Mincho" w:hAnsi="Cambria Math"/>
                            <w:sz w:val="20"/>
                            <w:szCs w:val="20"/>
                            <w:lang w:val="de-DE"/>
                          </w:rPr>
                          <m:t>m</m:t>
                        </m:r>
                      </m:den>
                    </m:f>
                  </m:e>
                </m:d>
                <m:r>
                  <w:rPr>
                    <w:rFonts w:ascii="Cambria Math" w:eastAsia="MS Mincho" w:hAnsi="Cambria Math"/>
                    <w:sz w:val="20"/>
                    <w:szCs w:val="20"/>
                    <w:lang w:val="de-DE"/>
                  </w:rPr>
                  <m:t>*</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t</m:t>
                    </m:r>
                  </m:sub>
                </m:sSub>
                <m:r>
                  <w:rPr>
                    <w:rFonts w:ascii="Cambria Math" w:eastAsia="MS Mincho" w:hAnsi="Cambria Math"/>
                    <w:sz w:val="20"/>
                    <w:szCs w:val="20"/>
                    <w:lang w:val="de-DE"/>
                  </w:rPr>
                  <m:t>(t-1)*</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y</m:t>
                    </m:r>
                  </m:sub>
                </m:sSub>
                <m:r>
                  <w:rPr>
                    <w:rFonts w:ascii="Cambria Math" w:eastAsia="MS Mincho" w:hAnsi="Cambria Math"/>
                    <w:sz w:val="20"/>
                    <w:szCs w:val="20"/>
                    <w:lang w:val="de-DE"/>
                  </w:rPr>
                  <m:t>(t-1)</m:t>
                </m:r>
              </m:oMath>
            </m:oMathPara>
          </w:p>
        </w:tc>
        <w:tc>
          <w:tcPr>
            <w:tcW w:w="783" w:type="dxa"/>
            <w:shd w:val="clear" w:color="auto" w:fill="FFFFFF" w:themeFill="background1"/>
            <w:vAlign w:val="center"/>
          </w:tcPr>
          <w:p w14:paraId="6D16FEF6" w14:textId="18DE763F"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10</w:t>
            </w:r>
            <w:r w:rsidRPr="00C607DA">
              <w:rPr>
                <w:sz w:val="20"/>
                <w:szCs w:val="20"/>
              </w:rPr>
              <w:t>]</w:t>
            </w:r>
          </w:p>
        </w:tc>
      </w:tr>
    </w:tbl>
    <w:p w14:paraId="301D6058" w14:textId="05BE8CA7" w:rsidR="00C64A62" w:rsidRPr="00C92624" w:rsidRDefault="00277B3F" w:rsidP="00325883">
      <w:pPr>
        <w:jc w:val="both"/>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w:t>
      </w:r>
      <w:r w:rsidR="00C10AA1">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re </w:t>
      </w:r>
      <w:r w:rsidR="00973BEE" w:rsidRPr="00973BEE">
        <w:rPr>
          <w:rFonts w:eastAsiaTheme="minorEastAsia"/>
          <w:i/>
          <w:iCs/>
        </w:rPr>
        <w:t>x</w:t>
      </w:r>
      <w:r w:rsidR="00C92624" w:rsidRPr="00C92624">
        <w:rPr>
          <w:rFonts w:eastAsiaTheme="minorEastAsia"/>
        </w:rPr>
        <w:t xml:space="preserve"> position, </w:t>
      </w:r>
      <w:r w:rsidR="00C92624" w:rsidRPr="00973BEE">
        <w:rPr>
          <w:rFonts w:eastAsiaTheme="minorEastAsia"/>
          <w:i/>
          <w:iCs/>
        </w:rPr>
        <w:t>y</w:t>
      </w:r>
      <w:r w:rsidR="00C92624" w:rsidRPr="00C92624">
        <w:rPr>
          <w:rFonts w:eastAsiaTheme="minorEastAsia"/>
        </w:rPr>
        <w:t xml:space="preserve"> position, horizontal velocity, vertical velocity,</w:t>
      </w:r>
      <w:r w:rsidR="00C10AA1">
        <w:rPr>
          <w:rFonts w:eastAsiaTheme="minorEastAsia"/>
        </w:rPr>
        <w:t xml:space="preserve"> tangential velocity,</w:t>
      </w:r>
      <w:r w:rsidR="00C92624" w:rsidRPr="00C92624">
        <w:rPr>
          <w:rFonts w:eastAsiaTheme="minorEastAsia"/>
        </w:rPr>
        <w:t xml:space="preserve"> horizontal accelerati</w:t>
      </w:r>
      <w:r w:rsidR="00C92624">
        <w:rPr>
          <w:rFonts w:eastAsiaTheme="minorEastAsia"/>
        </w:rPr>
        <w:t xml:space="preserve">on and vertical acceleration </w:t>
      </w:r>
      <w:r w:rsidR="00C10AA1">
        <w:rPr>
          <w:rFonts w:eastAsiaTheme="minorEastAsia"/>
        </w:rPr>
        <w:t xml:space="preserve">in time, respectively; </w:t>
      </w:r>
      <w:r w:rsidR="00FE01CA">
        <w:rPr>
          <w:rFonts w:eastAsiaTheme="minorEastAsia"/>
        </w:rPr>
        <w:t xml:space="preserve">g is earth gravity (9.81 m/s²), </w:t>
      </w: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szCs w:val="16"/>
        </w:rPr>
        <w:t xml:space="preserve"> is the drag force (see Equation 1) and </w:t>
      </w:r>
      <w:r w:rsidR="00FE01CA" w:rsidRPr="00FE01CA">
        <w:rPr>
          <w:rFonts w:eastAsiaTheme="minorEastAsia"/>
          <w:i/>
          <w:iCs/>
          <w:szCs w:val="16"/>
        </w:rPr>
        <w:t>m</w:t>
      </w:r>
      <w:r w:rsidR="00FE01CA">
        <w:rPr>
          <w:rFonts w:eastAsiaTheme="minorEastAsia"/>
          <w:szCs w:val="16"/>
        </w:rPr>
        <w:t xml:space="preserve"> </w:t>
      </w:r>
      <w:r w:rsidR="00662D79">
        <w:rPr>
          <w:rFonts w:eastAsiaTheme="minorEastAsia"/>
        </w:rPr>
        <w:t>is the mass of the object (0.06 kg for the tennis ball and 0.6 kg for the basketball)</w:t>
      </w:r>
      <w:r w:rsidR="005F36B6">
        <w:rPr>
          <w:rFonts w:eastAsiaTheme="minorEastAsia"/>
        </w:rPr>
        <w:t>.</w:t>
      </w:r>
      <w:r w:rsidR="00C63A7A">
        <w:rPr>
          <w:rFonts w:eastAsiaTheme="minorEastAsia"/>
        </w:rPr>
        <w:t xml:space="preserve"> </w:t>
      </w:r>
    </w:p>
    <w:p w14:paraId="5D1C1A1E" w14:textId="77777777" w:rsidR="00047573" w:rsidRDefault="00047573" w:rsidP="00047573">
      <w:pPr>
        <w:pStyle w:val="Heading2"/>
      </w:pPr>
      <w:commentRangeStart w:id="3"/>
      <w:r>
        <w:rPr>
          <w:noProof/>
        </w:rPr>
        <w:lastRenderedPageBreak/>
        <w:drawing>
          <wp:inline distT="0" distB="0" distL="0" distR="0" wp14:anchorId="5198E82E" wp14:editId="466E4A84">
            <wp:extent cx="5934075" cy="3952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3952875"/>
                    </a:xfrm>
                    <a:prstGeom prst="rect">
                      <a:avLst/>
                    </a:prstGeom>
                    <a:noFill/>
                    <a:ln>
                      <a:noFill/>
                    </a:ln>
                  </pic:spPr>
                </pic:pic>
              </a:graphicData>
            </a:graphic>
          </wp:inline>
        </w:drawing>
      </w:r>
      <w:commentRangeEnd w:id="3"/>
      <w:r w:rsidR="001B67E1">
        <w:rPr>
          <w:rStyle w:val="CommentReference"/>
          <w:rFonts w:asciiTheme="minorHAnsi" w:eastAsiaTheme="minorHAnsi" w:hAnsiTheme="minorHAnsi" w:cstheme="minorBidi"/>
          <w:color w:val="auto"/>
        </w:rPr>
        <w:commentReference w:id="3"/>
      </w:r>
    </w:p>
    <w:p w14:paraId="0D7BA975" w14:textId="7BF34E60" w:rsidR="009F4A02" w:rsidRDefault="00047573" w:rsidP="00047573">
      <w:pPr>
        <w:pStyle w:val="Caption"/>
      </w:pPr>
      <w:bookmarkStart w:id="4" w:name="_Ref36243749"/>
      <w:r>
        <w:t xml:space="preserve">Figure </w:t>
      </w:r>
      <w:fldSimple w:instr=" SEQ Figure \* ARABIC ">
        <w:r w:rsidR="007E51E7">
          <w:rPr>
            <w:noProof/>
          </w:rPr>
          <w:t>1</w:t>
        </w:r>
      </w:fldSimple>
      <w:bookmarkEnd w:id="4"/>
      <w:r>
        <w:t xml:space="preserve">: A. Trajectories per initial horizontal velocity, time-to-contact and ball type in the context of a 2D image of the visual scene. The red parts close to the peak illustrate the range in which the ball disappeared. B. Simulated effective times-to-contact per time-to-contact. Different icon types denote whether the texture of the object corresponded to its size and other air drag-related properties (“Congruent”, rectangle) or not (“Incongruent”, triangle). Colors illustrate whether air drag was present (yellow) or not (black). C. Same as B, but for the </w:t>
      </w:r>
      <w:r w:rsidR="00A07C33">
        <w:t>point of impact</w:t>
      </w:r>
      <w:r>
        <w:t>.</w:t>
      </w:r>
    </w:p>
    <w:p w14:paraId="60899DE4" w14:textId="10F8BF4F" w:rsidR="00047573" w:rsidRPr="00255627" w:rsidRDefault="00C63A7A" w:rsidP="00255627">
      <w:pPr>
        <w:jc w:val="both"/>
      </w:pPr>
      <w:r w:rsidRPr="00255627">
        <w:t xml:space="preserve">While longer flight durations would have lead to greater differences between Airdrag: Present and Airdrag: Absent, </w:t>
      </w:r>
      <w:r w:rsidR="009044FC" w:rsidRPr="00255627">
        <w:t xml:space="preserve">it was important to provide as realistic an environment as possible, as it has been shown previously that humans only apply some of their knowledge about the world when the display is immersive enough </w:t>
      </w:r>
      <w:r w:rsidR="009044FC" w:rsidRPr="00255627">
        <w:fldChar w:fldCharType="begin" w:fldLock="1"/>
      </w:r>
      <w:r w:rsidR="00C8393C" w:rsidRPr="00255627">
        <w:instrText>ADDIN CSL_CITATION {"citationItems":[{"id":"ITEM-1","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1","issue":"10","issued":{"date-parts":[["2011"]]},"page":"1-10","title":"Coherence of structural visual cues and pictorial gravity paves the way for interceptive actions","type":"article-journal","volume":"11"},"uris":["http://www.mendeley.com/documents/?uuid=f823a239-757b-48ff-811d-7f645693d896"]}],"mendeley":{"formattedCitation":"(Zago et al., 2011)","plainTextFormattedCitation":"(Zago et al., 2011)","previouslyFormattedCitation":"(Zago et al., 2011)"},"properties":{"noteIndex":0},"schema":"https://github.com/citation-style-language/schema/raw/master/csl-citation.json"}</w:instrText>
      </w:r>
      <w:r w:rsidR="009044FC" w:rsidRPr="00255627">
        <w:fldChar w:fldCharType="separate"/>
      </w:r>
      <w:r w:rsidR="009044FC" w:rsidRPr="00255627">
        <w:rPr>
          <w:noProof/>
        </w:rPr>
        <w:t>(Zago et al., 2011)</w:t>
      </w:r>
      <w:r w:rsidR="009044FC" w:rsidRPr="00255627">
        <w:fldChar w:fldCharType="end"/>
      </w:r>
      <w:r w:rsidR="009044FC" w:rsidRPr="00255627">
        <w:t xml:space="preserve">. </w:t>
      </w:r>
      <w:r w:rsidR="000016D2" w:rsidRPr="00255627">
        <w:t>Temporally and spatially longer</w:t>
      </w:r>
      <w:r w:rsidR="009044FC" w:rsidRPr="00255627">
        <w:t xml:space="preserve"> trajectories</w:t>
      </w:r>
      <w:r w:rsidR="00115BD2" w:rsidRPr="00255627">
        <w:t xml:space="preserve"> would have required us to simulate the targets at even greater distances, making virtual reality-related </w:t>
      </w:r>
      <w:r w:rsidR="0050495C" w:rsidRPr="00255627">
        <w:t xml:space="preserve">biases in distance perception </w:t>
      </w:r>
      <w:r w:rsidR="0050495C" w:rsidRPr="00255627">
        <w:fldChar w:fldCharType="begin" w:fldLock="1"/>
      </w:r>
      <w:r w:rsidR="008E4971">
        <w:instrText>ADDIN CSL_CITATION {"citationItems":[{"id":"ITEM-1","itemData":{"DOI":"10.1145/1077399.1077403","ISBN":"1544-3558(Print)","ISSN":"15443558","abstract":"Can distance perception be studied using virtual reality (VR) if distances are systematically underestimated in VR head-mounted displays (HMDs)? In an experiment in which a real environment was observed through an HMD, via live video, distances, as measured by visually directed walking, were underestimated even when the perceived environment was known to be real and present. However, the underestimation was linear, which means that higher-order space perception effects might be preserved in VR. This is illustrated in a second experiment, in which the visual horizon was artificially manipulated in a simulated outdoor field presented in immersive VR. As predicted by the claim that angle of declination from the horizon may serve as a strong cue to distance, lowering the horizon line produced \" expansive \" judgments of distance (power function exponents greater than one) both in verbal and in motor estimates.","author":[{"dropping-particle":"","family":"Messing","given":"Ross","non-dropping-particle":"","parse-names":false,"suffix":""},{"dropping-particle":"","family":"Durgin","given":"Frank H.","non-dropping-particle":"","parse-names":false,"suffix":""}],"container-title":"ACM Transactions on Applied Perception","id":"ITEM-1","issue":"3","issued":{"date-parts":[["2005"]]},"page":"234-250","title":"Distance Perception and the Visual Horizon in Head-Mounted Displays","type":"article-journal","volume":"2"},"uris":["http://www.mendeley.com/documents/?uuid=26a357a1-40b0-4fe6-ae89-6c7d44a6893f"]}],"mendeley":{"formattedCitation":"(Messing &amp; Durgin, 2005)","plainTextFormattedCitation":"(Messing &amp; Durgin, 2005)","previouslyFormattedCitation":"(Messing &amp; Durgin, 2005)"},"properties":{"noteIndex":0},"schema":"https://github.com/citation-style-language/schema/raw/master/csl-citation.json"}</w:instrText>
      </w:r>
      <w:r w:rsidR="0050495C" w:rsidRPr="00255627">
        <w:fldChar w:fldCharType="separate"/>
      </w:r>
      <w:r w:rsidR="0050495C" w:rsidRPr="00255627">
        <w:rPr>
          <w:noProof/>
        </w:rPr>
        <w:t>(Messing &amp; Durgin, 2005)</w:t>
      </w:r>
      <w:r w:rsidR="0050495C" w:rsidRPr="00255627">
        <w:fldChar w:fldCharType="end"/>
      </w:r>
      <w:r w:rsidR="0050495C" w:rsidRPr="00255627">
        <w:t xml:space="preserve"> more likely. For the sake of more ecologically valid circumstances, we thus opted for an intermediate distance and shorter presentation times.</w:t>
      </w:r>
      <w:r w:rsidR="002C3FA2" w:rsidRPr="00255627">
        <w:t xml:space="preserve"> </w:t>
      </w:r>
      <w:r w:rsidRPr="00255627">
        <w:fldChar w:fldCharType="begin"/>
      </w:r>
      <w:r w:rsidRPr="00255627">
        <w:instrText xml:space="preserve"> REF _Ref36243749 \h </w:instrText>
      </w:r>
      <w:r w:rsidR="00255627">
        <w:instrText xml:space="preserve"> \* MERGEFORMAT </w:instrText>
      </w:r>
      <w:r w:rsidRPr="00255627">
        <w:fldChar w:fldCharType="separate"/>
      </w:r>
      <w:r>
        <w:t>Figure 1</w:t>
      </w:r>
      <w:r w:rsidRPr="00255627">
        <w:fldChar w:fldCharType="end"/>
      </w:r>
      <w:r w:rsidRPr="00255627">
        <w:t xml:space="preserve"> provides an oversight over different parameters of our stimuli.</w:t>
      </w:r>
    </w:p>
    <w:p w14:paraId="4ECACC8B" w14:textId="68B51B8F" w:rsidR="00196BBA" w:rsidRDefault="00196BBA" w:rsidP="00255627">
      <w:pPr>
        <w:jc w:val="both"/>
      </w:pPr>
      <w:r w:rsidRPr="00255627">
        <w:t>Before commencing the main part of the experiment, each subject was asked to move around in the virtual environment using their joystick. After giving them about half a minute to familiarize themselves with the experiment, they underwent 48 training trials</w:t>
      </w:r>
      <w:r w:rsidR="00255627">
        <w:t xml:space="preserve"> (each condition combination once)</w:t>
      </w:r>
      <w:r w:rsidRPr="00255627">
        <w:t xml:space="preserve"> in which the ball reappeared when they pressed the button used to time their response. This gave them spatial cues about their error and allowed them to </w:t>
      </w:r>
      <w:r w:rsidR="00255627">
        <w:t>attune to the task and the visual scene.</w:t>
      </w:r>
    </w:p>
    <w:p w14:paraId="06EF203C" w14:textId="77427536" w:rsidR="00B844FA" w:rsidRPr="00255627" w:rsidRDefault="00B844FA" w:rsidP="00255627">
      <w:pPr>
        <w:jc w:val="both"/>
      </w:pPr>
      <w:r>
        <w:t>The Python program used to present the stimuli and collect the data has been uploaded on Open Science Foundation (</w:t>
      </w:r>
      <w:hyperlink r:id="rId10" w:history="1">
        <w:r>
          <w:rPr>
            <w:rStyle w:val="Hyperlink"/>
          </w:rPr>
          <w:t>https://osf.io/8gxp7/</w:t>
        </w:r>
      </w:hyperlink>
      <w:r>
        <w:t>).</w:t>
      </w:r>
    </w:p>
    <w:p w14:paraId="0C544FB0" w14:textId="77777777" w:rsidR="00C63A7A" w:rsidRPr="00047573" w:rsidRDefault="00C63A7A" w:rsidP="00047573"/>
    <w:p w14:paraId="3DE67040" w14:textId="104882BA" w:rsidR="009F4A02" w:rsidRDefault="009F4A02" w:rsidP="009F4A02">
      <w:pPr>
        <w:pStyle w:val="Heading2"/>
      </w:pPr>
      <w:r>
        <w:lastRenderedPageBreak/>
        <w:t>Data Analysis Plan</w:t>
      </w:r>
      <w:r w:rsidR="004A25AA">
        <w:t xml:space="preserve"> and Predictions</w:t>
      </w:r>
    </w:p>
    <w:p w14:paraId="67440358" w14:textId="61452D92" w:rsidR="009F4A02" w:rsidRDefault="009F4A02" w:rsidP="00EC2370">
      <w:pPr>
        <w:jc w:val="both"/>
      </w:pPr>
      <w:r>
        <w:t xml:space="preserve">We first standardized responses times and spatial errors by adding them to the extrapolated duration or space and then dividing them by the extrapolated duration or space. This way, we achieve a standardized value that is comparable across the different times-to-contact, where 1 indicates perfect performance, values below one denote too early temporal responses or an undershoot and values above one denote too late temporal responses or an overshoot.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F4A02" w:rsidRPr="00C607DA" w14:paraId="1BF70910" w14:textId="77777777" w:rsidTr="00C92624">
        <w:trPr>
          <w:trHeight w:val="376"/>
        </w:trPr>
        <w:tc>
          <w:tcPr>
            <w:tcW w:w="8314" w:type="dxa"/>
            <w:shd w:val="clear" w:color="auto" w:fill="FFFFFF" w:themeFill="background1"/>
            <w:vAlign w:val="center"/>
          </w:tcPr>
          <w:p w14:paraId="07DA1F5B" w14:textId="62AE8CC2" w:rsidR="009F4A02" w:rsidRPr="00C607DA" w:rsidRDefault="00277B3F" w:rsidP="009F4A02">
            <w:pP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Timing</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Timing</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den>
                </m:f>
              </m:oMath>
            </m:oMathPara>
          </w:p>
          <w:p w14:paraId="24D45AAF" w14:textId="3C1B8C17" w:rsidR="009F4A02" w:rsidRPr="00C607DA" w:rsidRDefault="009F4A02" w:rsidP="00C92624">
            <w:pPr>
              <w:pStyle w:val="MaterialsandMethodsText"/>
              <w:jc w:val="center"/>
              <w:rPr>
                <w:sz w:val="20"/>
                <w:szCs w:val="20"/>
                <w:lang w:val="es-ES"/>
              </w:rPr>
            </w:pPr>
          </w:p>
        </w:tc>
        <w:tc>
          <w:tcPr>
            <w:tcW w:w="783" w:type="dxa"/>
            <w:shd w:val="clear" w:color="auto" w:fill="FFFFFF" w:themeFill="background1"/>
            <w:vAlign w:val="center"/>
          </w:tcPr>
          <w:p w14:paraId="01A7C32B" w14:textId="3A139FED" w:rsidR="009F4A02" w:rsidRPr="00C607DA" w:rsidRDefault="009F4A02" w:rsidP="00C92624">
            <w:pPr>
              <w:pStyle w:val="MaterialsandMethodsText"/>
              <w:rPr>
                <w:sz w:val="20"/>
                <w:szCs w:val="20"/>
              </w:rPr>
            </w:pPr>
            <w:r w:rsidRPr="00C607DA">
              <w:rPr>
                <w:sz w:val="20"/>
                <w:szCs w:val="20"/>
              </w:rPr>
              <w:t>[</w:t>
            </w:r>
            <w:r w:rsidR="008C6D9F" w:rsidRPr="00C607DA">
              <w:rPr>
                <w:sz w:val="20"/>
                <w:szCs w:val="20"/>
              </w:rPr>
              <w:t>11</w:t>
            </w:r>
            <w:r w:rsidRPr="00C607DA">
              <w:rPr>
                <w:sz w:val="20"/>
                <w:szCs w:val="20"/>
              </w:rPr>
              <w:t>]</w:t>
            </w:r>
          </w:p>
        </w:tc>
      </w:tr>
      <w:tr w:rsidR="009F4A02" w:rsidRPr="00C607DA" w14:paraId="3CBB2F99" w14:textId="77777777" w:rsidTr="00C92624">
        <w:trPr>
          <w:trHeight w:val="376"/>
        </w:trPr>
        <w:tc>
          <w:tcPr>
            <w:tcW w:w="8314" w:type="dxa"/>
            <w:shd w:val="clear" w:color="auto" w:fill="FFFFFF" w:themeFill="background1"/>
            <w:vAlign w:val="center"/>
          </w:tcPr>
          <w:p w14:paraId="2F3302E7" w14:textId="137A7565" w:rsidR="009F4A02" w:rsidRPr="00C607DA" w:rsidRDefault="00277B3F" w:rsidP="009F4A02">
            <w:pP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Space</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Space</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den>
                </m:f>
              </m:oMath>
            </m:oMathPara>
          </w:p>
        </w:tc>
        <w:tc>
          <w:tcPr>
            <w:tcW w:w="783" w:type="dxa"/>
            <w:shd w:val="clear" w:color="auto" w:fill="FFFFFF" w:themeFill="background1"/>
            <w:vAlign w:val="center"/>
          </w:tcPr>
          <w:p w14:paraId="530332A8" w14:textId="285C2756" w:rsidR="009F4A02" w:rsidRPr="00C607DA" w:rsidRDefault="009F4A02" w:rsidP="00C92624">
            <w:pPr>
              <w:pStyle w:val="MaterialsandMethodsText"/>
              <w:rPr>
                <w:sz w:val="20"/>
                <w:szCs w:val="20"/>
              </w:rPr>
            </w:pPr>
            <w:r w:rsidRPr="00C607DA">
              <w:rPr>
                <w:sz w:val="20"/>
                <w:szCs w:val="20"/>
              </w:rPr>
              <w:t>[</w:t>
            </w:r>
            <w:r w:rsidR="008C6D9F" w:rsidRPr="00C607DA">
              <w:rPr>
                <w:sz w:val="20"/>
                <w:szCs w:val="20"/>
              </w:rPr>
              <w:t>12</w:t>
            </w:r>
            <w:r w:rsidRPr="00C607DA">
              <w:rPr>
                <w:sz w:val="20"/>
                <w:szCs w:val="20"/>
              </w:rPr>
              <w:t>]</w:t>
            </w:r>
          </w:p>
        </w:tc>
      </w:tr>
    </w:tbl>
    <w:p w14:paraId="21A299F0" w14:textId="129A83B2" w:rsidR="004A25AA" w:rsidRDefault="009F4A02" w:rsidP="00EC2370">
      <w:pPr>
        <w:jc w:val="both"/>
      </w:pPr>
      <w:r>
        <w:t xml:space="preserve">We then removed those trials as outliers where the </w:t>
      </w:r>
      <w:r w:rsidR="00797B60">
        <w:t>Error Ratio</w:t>
      </w:r>
      <w:r>
        <w:t xml:space="preserve"> </w:t>
      </w:r>
      <w:r w:rsidR="00797B60">
        <w:t xml:space="preserve">was smaller than 0.25 or greater than 4. Here, we excluded 1180 of an initial 19200 trials, or 6.18 %. In a second step, </w:t>
      </w:r>
      <w:r w:rsidR="000E5B03">
        <w:t>w</w:t>
      </w:r>
      <w:r w:rsidR="00B47E32">
        <w:t>e removed those trials where either of the error ratios lay more than 1.5 times the interquartile distance above the upper quartile or below the lower quartile.</w:t>
      </w:r>
      <w:r w:rsidR="00797B60">
        <w:t xml:space="preserve"> This algorithm lead to a loss of </w:t>
      </w:r>
      <w:r w:rsidR="00E07821">
        <w:t xml:space="preserve">another </w:t>
      </w:r>
      <w:r w:rsidR="00E641E4">
        <w:t>977</w:t>
      </w:r>
      <w:r w:rsidR="00E07821">
        <w:t xml:space="preserve"> trials, or </w:t>
      </w:r>
      <w:r w:rsidR="00103BDD">
        <w:t>5.4</w:t>
      </w:r>
      <w:r w:rsidR="00E07821">
        <w:t> % of the remaining trials.</w:t>
      </w:r>
      <w:r w:rsidR="006F1E4D">
        <w:t xml:space="preserve"> </w:t>
      </w:r>
      <w:r>
        <w:t xml:space="preserve">We then proceeded to test our hypotheses with a combination of Linear Mixed Modelling </w:t>
      </w:r>
      <w:r>
        <w:fldChar w:fldCharType="begin" w:fldLock="1"/>
      </w:r>
      <w:r w:rsidR="00CD05C5">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fldChar w:fldCharType="separate"/>
      </w:r>
      <w:r w:rsidRPr="009F4A02">
        <w:rPr>
          <w:noProof/>
        </w:rPr>
        <w:t>(Bates, Mächler, Bolker, &amp; Walker, 2015)</w:t>
      </w:r>
      <w:r>
        <w:fldChar w:fldCharType="end"/>
      </w:r>
      <w:r>
        <w:t xml:space="preserve"> and Bayesian Linear Mixed Modelling </w:t>
      </w:r>
      <w:r>
        <w:fldChar w:fldCharType="begin" w:fldLock="1"/>
      </w:r>
      <w: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id":"ITEM-2","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2","issue":"1","issued":{"date-parts":[["2018"]]},"page":"395-411","title":"Advanced Bayesian multilevel modeling with the R package brms","type":"article-journal","volume":"10"},"uris":["http://www.mendeley.com/documents/?uuid=cada382b-57a6-46f5-b4f3-cb35d401778f"]}],"mendeley":{"formattedCitation":"(Bürkner, 2018; Stan Development Team, 2016)","plainTextFormattedCitation":"(Bürkner, 2018; Stan Development Team, 2016)","previouslyFormattedCitation":"(Bürkner, 2018; Stan Development Team, 2016)"},"properties":{"noteIndex":0},"schema":"https://github.com/citation-style-language/schema/raw/master/csl-citation.json"}</w:instrText>
      </w:r>
      <w:r>
        <w:fldChar w:fldCharType="separate"/>
      </w:r>
      <w:r w:rsidRPr="009F4A02">
        <w:rPr>
          <w:noProof/>
        </w:rPr>
        <w:t>(Bürkner, 2018; Stan Development Team, 2016)</w:t>
      </w:r>
      <w:r>
        <w:fldChar w:fldCharType="end"/>
      </w:r>
      <w:r>
        <w:t>.</w:t>
      </w:r>
      <w:r w:rsidR="00B86946">
        <w:t xml:space="preserve"> Linear Mixed Modelling allows to </w:t>
      </w:r>
      <w:r w:rsidR="00D57C5D">
        <w:t xml:space="preserve">estimate intercepts and regression coefficients across the whole population (“fixed effects”) or separately for sub-groups of the population (“random effects”). This allows us to separate between variability in responses due to the effect in question, and variability due to other sources, e. g. idiosyncrasies of each participant. Bayesian Linear Mixed Modelling extends this framework by estimating whole distributions for each fixed and random effect, thus allowing us to test </w:t>
      </w:r>
      <w:r w:rsidR="00D1708A">
        <w:t>for variability differences. It furthermore enables the application of priors, which we will not make us of in the present paper.</w:t>
      </w:r>
    </w:p>
    <w:p w14:paraId="323DD6DB" w14:textId="73B7DC28" w:rsidR="009D5335" w:rsidRDefault="009D5335" w:rsidP="00EC2370">
      <w:pPr>
        <w:jc w:val="both"/>
      </w:pPr>
      <w:r>
        <w:t xml:space="preserve">We test each hypothesis both temporally and spatially. For </w:t>
      </w:r>
      <w:r w:rsidRPr="00C64662">
        <w:rPr>
          <w:b/>
          <w:bCs/>
        </w:rPr>
        <w:t>Hypothesis 1</w:t>
      </w:r>
      <w:r>
        <w:t>, we expect humans to use their internalized knowledge of air drag in their habitual environment to predict object motion. Therefore, performance should be accurate for those trials where air drag is simulated</w:t>
      </w:r>
      <w:r w:rsidR="00C64662">
        <w:t xml:space="preserve"> and systematic errors should be observed when the trajectory unfolds without the influence of air drag. </w:t>
      </w:r>
      <w:r>
        <w:t xml:space="preserve">In the temporal task, participants are expected to respond too late when no air drag is simulated in the visible part </w:t>
      </w:r>
      <w:r w:rsidR="00E16F8E">
        <w:t>of</w:t>
      </w:r>
      <w:r>
        <w:t xml:space="preserve"> the trajectory because air drag would slow the target down on its way from peak back to the initial level.</w:t>
      </w:r>
      <w:r w:rsidR="00C64662">
        <w:t xml:space="preserve"> (</w:t>
      </w:r>
      <w:r w:rsidR="00C64662" w:rsidRPr="00E16F8E">
        <w:rPr>
          <w:i/>
          <w:iCs/>
        </w:rPr>
        <w:t>Prediction 1a</w:t>
      </w:r>
      <w:r w:rsidR="00C64662">
        <w:t xml:space="preserve">). In the spatial task, participants should expect the ball to be slowed down by air drag, so we predict an undershoot in participant responses (i. e. they place the object too far to the left; </w:t>
      </w:r>
      <w:r w:rsidR="00C64662" w:rsidRPr="00E16F8E">
        <w:rPr>
          <w:i/>
          <w:iCs/>
        </w:rPr>
        <w:t>Prediction 1b</w:t>
      </w:r>
      <w:r w:rsidR="00C64662">
        <w:t>).</w:t>
      </w:r>
    </w:p>
    <w:p w14:paraId="490EDBA9" w14:textId="14871B3D" w:rsidR="00E16F8E" w:rsidRDefault="00C64662" w:rsidP="0006438B">
      <w:pPr>
        <w:jc w:val="both"/>
      </w:pPr>
      <w:r>
        <w:t xml:space="preserve">For </w:t>
      </w:r>
      <w:r w:rsidRPr="00E16F8E">
        <w:rPr>
          <w:b/>
          <w:bCs/>
        </w:rPr>
        <w:t>Hypothesis 2</w:t>
      </w:r>
      <w:r>
        <w:t>, we expect the texture of the object to affect how participants extrapolate motion. For the target with tennis ball texture, but basketball size and mass</w:t>
      </w:r>
      <w:r w:rsidR="00E16F8E">
        <w:t xml:space="preserve"> (</w:t>
      </w:r>
      <w:r w:rsidR="008B6F26">
        <w:t>T</w:t>
      </w:r>
      <w:r w:rsidR="00E16F8E">
        <w:t xml:space="preserve">ennis, </w:t>
      </w:r>
      <w:r w:rsidR="008B6F26">
        <w:t>I</w:t>
      </w:r>
      <w:r w:rsidR="00E16F8E">
        <w:t>ncongruent)</w:t>
      </w:r>
      <w:r>
        <w:t xml:space="preserve">, participants should </w:t>
      </w:r>
      <w:r w:rsidR="00E16F8E">
        <w:t>respond slightly later than for the target with basketball texture and basketball size. For the target with basketball texture, but tennis ball size and mass, participant should respond slightly earlier than for the target with tennis ball texture and tennis ball size (</w:t>
      </w:r>
      <w:r w:rsidR="00E16F8E" w:rsidRPr="00E16F8E">
        <w:rPr>
          <w:i/>
          <w:iCs/>
        </w:rPr>
        <w:t>Prediction 2a</w:t>
      </w:r>
      <w:r w:rsidR="00E16F8E">
        <w:t>).</w:t>
      </w:r>
      <w:r w:rsidR="008B6F26">
        <w:t xml:space="preserve"> In the spatial domain, we expect participants to undershoot (i. e. they perceive the point of impact too far to the left) for the Basketball, Incongruent target with regards to the Tennis Ball, Congruent, and an overshoot (i. e. they perceive the point of impact too far to the right) for the Tennis Ball, Incongruent target with regards to the Basketball, Congruent target (</w:t>
      </w:r>
      <w:r w:rsidR="008B6F26">
        <w:rPr>
          <w:i/>
          <w:iCs/>
        </w:rPr>
        <w:t>P</w:t>
      </w:r>
      <w:r w:rsidR="008B6F26" w:rsidRPr="008B6F26">
        <w:rPr>
          <w:i/>
          <w:iCs/>
        </w:rPr>
        <w:t>rediction 2b</w:t>
      </w:r>
      <w:r w:rsidR="008B6F26">
        <w:t>).</w:t>
      </w:r>
    </w:p>
    <w:p w14:paraId="1E2CB8FF" w14:textId="63CBA958" w:rsidR="00862538" w:rsidRDefault="00862538" w:rsidP="0006438B">
      <w:pPr>
        <w:jc w:val="both"/>
      </w:pPr>
      <w:r>
        <w:lastRenderedPageBreak/>
        <w:t>All data, as well as the R script used to analyze the data, can be found on GitHub (</w:t>
      </w:r>
      <w:hyperlink r:id="rId11" w:history="1">
        <w:r>
          <w:rPr>
            <w:rStyle w:val="Hyperlink"/>
          </w:rPr>
          <w:t>https://github.com/b-jorges/AirDrag</w:t>
        </w:r>
      </w:hyperlink>
      <w:r>
        <w:t>).</w:t>
      </w:r>
    </w:p>
    <w:p w14:paraId="35D96208" w14:textId="77777777" w:rsidR="00147804" w:rsidRPr="00147804" w:rsidRDefault="00147804" w:rsidP="0006438B">
      <w:pPr>
        <w:jc w:val="both"/>
      </w:pPr>
    </w:p>
    <w:p w14:paraId="3C91F271" w14:textId="6F85F2AC" w:rsidR="000F2606" w:rsidRDefault="00C8333D" w:rsidP="000F2606">
      <w:pPr>
        <w:pStyle w:val="Heading2"/>
      </w:pPr>
      <w:r>
        <w:rPr>
          <w:rFonts w:eastAsiaTheme="minorEastAsia"/>
        </w:rPr>
        <w:t xml:space="preserve">Results - </w:t>
      </w:r>
      <w:r w:rsidR="000F2606">
        <w:t>Confirmatory Analyses</w:t>
      </w:r>
    </w:p>
    <w:p w14:paraId="38043087" w14:textId="25C2CE13" w:rsidR="00E16F8E" w:rsidRPr="00E16F8E" w:rsidRDefault="00E16F8E" w:rsidP="00E16F8E">
      <w:r>
        <w:t xml:space="preserve">We will first conduct confirmatory analyses to test our main </w:t>
      </w:r>
      <w:r w:rsidR="00147804" w:rsidRPr="000C59D9">
        <w:rPr>
          <w:b/>
          <w:bCs/>
        </w:rPr>
        <w:t>H</w:t>
      </w:r>
      <w:r w:rsidRPr="000C59D9">
        <w:rPr>
          <w:b/>
          <w:bCs/>
        </w:rPr>
        <w:t xml:space="preserve">ypotheses </w:t>
      </w:r>
      <w:r w:rsidR="00147804" w:rsidRPr="000C59D9">
        <w:rPr>
          <w:b/>
          <w:bCs/>
        </w:rPr>
        <w:t>1 and 2</w:t>
      </w:r>
      <w:r w:rsidR="00147804">
        <w:t xml:space="preserve"> via our </w:t>
      </w:r>
      <w:r w:rsidR="00147804" w:rsidRPr="000C59D9">
        <w:rPr>
          <w:i/>
          <w:iCs/>
        </w:rPr>
        <w:t>Predictions 1a, 1b, 2a and 2b</w:t>
      </w:r>
      <w:r>
        <w:t>.</w:t>
      </w:r>
    </w:p>
    <w:p w14:paraId="77D0A381" w14:textId="666ACB9C" w:rsidR="00DF2DEF" w:rsidRDefault="00DF2DEF" w:rsidP="00DF2DEF">
      <w:pPr>
        <w:pStyle w:val="Heading3"/>
      </w:pPr>
      <w:r>
        <w:t>Hypothesis 1: Representation of Air Drag</w:t>
      </w:r>
    </w:p>
    <w:p w14:paraId="5894D6DA" w14:textId="3189144D" w:rsidR="000F2606" w:rsidRDefault="00FA323C" w:rsidP="00EC2370">
      <w:pPr>
        <w:jc w:val="both"/>
      </w:pPr>
      <w:r>
        <w:t>First, we test the timing responses</w:t>
      </w:r>
      <w:r w:rsidR="000C59D9">
        <w:t xml:space="preserve"> (</w:t>
      </w:r>
      <w:r w:rsidR="000C59D9" w:rsidRPr="000C59D9">
        <w:rPr>
          <w:i/>
          <w:iCs/>
        </w:rPr>
        <w:t>Prediction 1a</w:t>
      </w:r>
      <w:r w:rsidR="000C59D9">
        <w:t>)</w:t>
      </w:r>
      <w:r>
        <w:t xml:space="preserve">. </w:t>
      </w:r>
      <w:r>
        <w:fldChar w:fldCharType="begin"/>
      </w:r>
      <w:r>
        <w:instrText xml:space="preserve"> REF _Ref36174245 \h </w:instrText>
      </w:r>
      <w:r>
        <w:fldChar w:fldCharType="separate"/>
      </w:r>
      <w:r>
        <w:t xml:space="preserve">Figure </w:t>
      </w:r>
      <w:r>
        <w:rPr>
          <w:noProof/>
        </w:rPr>
        <w:t>2</w:t>
      </w:r>
      <w:r>
        <w:fldChar w:fldCharType="end"/>
      </w:r>
      <w:r>
        <w:t xml:space="preserve">A displays the distribution of responses for the timing task. </w:t>
      </w:r>
      <w:r w:rsidR="000F2606">
        <w:t xml:space="preserve">To test </w:t>
      </w:r>
      <w:r>
        <w:t>our</w:t>
      </w:r>
      <w:r w:rsidR="000F2606">
        <w:t xml:space="preserve"> hypothesis, </w:t>
      </w:r>
      <w:r w:rsidR="00C8333D">
        <w:t xml:space="preserve">we use Linear Mixed Modelling, implemented in the package lme4 </w:t>
      </w:r>
      <w:r w:rsidR="00C8333D">
        <w:fldChar w:fldCharType="begin" w:fldLock="1"/>
      </w:r>
      <w:r w:rsidR="009F4A02">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C8333D">
        <w:fldChar w:fldCharType="separate"/>
      </w:r>
      <w:r w:rsidR="009F4A02" w:rsidRPr="009F4A02">
        <w:rPr>
          <w:noProof/>
        </w:rPr>
        <w:t>(Bates et al., 2015; Bürkner, 2018)</w:t>
      </w:r>
      <w:r w:rsidR="00C8333D">
        <w:fldChar w:fldCharType="end"/>
      </w:r>
      <w:r w:rsidR="00C8333D">
        <w:t xml:space="preserve"> for R.</w:t>
      </w:r>
      <w:r w:rsidR="00E86BD9">
        <w:t xml:space="preserve"> </w:t>
      </w:r>
      <w:r>
        <w:t>W</w:t>
      </w:r>
      <w:r w:rsidR="00E24B79">
        <w:t xml:space="preserve">e fit a </w:t>
      </w:r>
      <w:r w:rsidR="000F2606">
        <w:t xml:space="preserve">Mixed Model with </w:t>
      </w:r>
      <w:r w:rsidR="003F248C">
        <w:t>air drag as fixed effect (a binary categorical variable with the values “Present” and “Absent”) and random intercepts per participant to explain timing error rati</w:t>
      </w:r>
      <w:r w:rsidR="009F4A02">
        <w:t>o</w:t>
      </w:r>
      <w:r w:rsidR="003F248C">
        <w:rPr>
          <w:rFonts w:eastAsiaTheme="minorEastAsia"/>
        </w:rPr>
        <w:t xml:space="preserve">. In </w:t>
      </w:r>
      <w:r w:rsidR="00C8333D">
        <w:rPr>
          <w:rFonts w:eastAsiaTheme="minorEastAsia"/>
        </w:rPr>
        <w:t>lme4</w:t>
      </w:r>
      <w:r w:rsidR="00211086">
        <w:rPr>
          <w:rFonts w:eastAsiaTheme="minorEastAsia"/>
        </w:rPr>
        <w:t xml:space="preserve"> </w:t>
      </w:r>
      <w:r w:rsidR="003F248C">
        <w:rPr>
          <w:rFonts w:eastAsiaTheme="minorEastAsia"/>
        </w:rPr>
        <w:t>syntax, the Mixed Model is specified a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D32B4" w:rsidRPr="00C607DA" w14:paraId="315180C1" w14:textId="77777777" w:rsidTr="00DF2DEF">
        <w:trPr>
          <w:trHeight w:val="376"/>
        </w:trPr>
        <w:tc>
          <w:tcPr>
            <w:tcW w:w="8314" w:type="dxa"/>
            <w:shd w:val="clear" w:color="auto" w:fill="FFFFFF" w:themeFill="background1"/>
            <w:vAlign w:val="center"/>
          </w:tcPr>
          <w:p w14:paraId="56F5DADB" w14:textId="06B8F25D" w:rsidR="009D32B4" w:rsidRPr="00C607DA" w:rsidRDefault="00277B3F" w:rsidP="009D32B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30D9DF1F" w14:textId="40477F89" w:rsidR="009D32B4" w:rsidRPr="00C607DA" w:rsidRDefault="009D32B4" w:rsidP="00DF2DEF">
            <w:pPr>
              <w:pStyle w:val="MaterialsandMethodsText"/>
              <w:rPr>
                <w:sz w:val="20"/>
                <w:szCs w:val="20"/>
              </w:rPr>
            </w:pPr>
            <w:r w:rsidRPr="00C607DA">
              <w:rPr>
                <w:sz w:val="20"/>
                <w:szCs w:val="20"/>
              </w:rPr>
              <w:t>[</w:t>
            </w:r>
            <w:r w:rsidR="008C6D9F" w:rsidRPr="00C607DA">
              <w:rPr>
                <w:sz w:val="20"/>
                <w:szCs w:val="20"/>
              </w:rPr>
              <w:t>13</w:t>
            </w:r>
            <w:r w:rsidRPr="00C607DA">
              <w:rPr>
                <w:sz w:val="20"/>
                <w:szCs w:val="20"/>
              </w:rPr>
              <w:t>]</w:t>
            </w:r>
          </w:p>
        </w:tc>
      </w:tr>
    </w:tbl>
    <w:p w14:paraId="2C0BF5B8" w14:textId="394EAFCA" w:rsidR="00C8333D" w:rsidRDefault="00C8333D" w:rsidP="000F2606">
      <w:r>
        <w:t>We compar</w:t>
      </w:r>
      <w:r w:rsidR="007651EB">
        <w:t>e</w:t>
      </w:r>
      <w:r w:rsidR="00144185">
        <w:t>d</w:t>
      </w:r>
      <w:r>
        <w:t xml:space="preserve"> this Test Model to a Null Model that doesn’t contain the variable of interes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C8333D" w:rsidRPr="00C607DA" w14:paraId="33A3D3BA" w14:textId="77777777" w:rsidTr="00C92624">
        <w:trPr>
          <w:trHeight w:val="376"/>
        </w:trPr>
        <w:tc>
          <w:tcPr>
            <w:tcW w:w="8314" w:type="dxa"/>
            <w:shd w:val="clear" w:color="auto" w:fill="FFFFFF" w:themeFill="background1"/>
            <w:vAlign w:val="center"/>
          </w:tcPr>
          <w:p w14:paraId="7043E3E8" w14:textId="7BA9E9F8" w:rsidR="00C8333D" w:rsidRPr="00C607DA" w:rsidRDefault="00277B3F"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78B3CAE" w14:textId="0313A7AF" w:rsidR="00C8333D" w:rsidRPr="00C607DA" w:rsidRDefault="00C8333D" w:rsidP="00C92624">
            <w:pPr>
              <w:pStyle w:val="MaterialsandMethodsText"/>
              <w:rPr>
                <w:sz w:val="20"/>
                <w:szCs w:val="20"/>
              </w:rPr>
            </w:pPr>
            <w:r w:rsidRPr="00C607DA">
              <w:rPr>
                <w:sz w:val="20"/>
                <w:szCs w:val="20"/>
              </w:rPr>
              <w:t>[</w:t>
            </w:r>
            <w:r w:rsidR="008C6D9F" w:rsidRPr="00C607DA">
              <w:rPr>
                <w:sz w:val="20"/>
                <w:szCs w:val="20"/>
              </w:rPr>
              <w:t>14</w:t>
            </w:r>
            <w:r w:rsidRPr="00C607DA">
              <w:rPr>
                <w:sz w:val="20"/>
                <w:szCs w:val="20"/>
              </w:rPr>
              <w:t>]</w:t>
            </w:r>
          </w:p>
        </w:tc>
      </w:tr>
    </w:tbl>
    <w:p w14:paraId="10BB0946" w14:textId="054CBB3C" w:rsidR="007651EB" w:rsidRDefault="00144185" w:rsidP="00EC2370">
      <w:pPr>
        <w:jc w:val="both"/>
      </w:pPr>
      <w:r>
        <w:t>A Likelihood Ratio Test showed that the Test Model is significantly better than the Null Model (p</w:t>
      </w:r>
      <w:r w:rsidR="00B83FDA">
        <w:t> </w:t>
      </w:r>
      <w:r>
        <w:t>=</w:t>
      </w:r>
      <w:r w:rsidR="00B83FDA">
        <w:t> </w:t>
      </w:r>
      <w:r>
        <w:t>0.00</w:t>
      </w:r>
      <w:r w:rsidR="00975D41">
        <w:t>3</w:t>
      </w:r>
      <w:r>
        <w:t>). The regression coefficient for the fixed effect Air Drag: Absent is 0.01</w:t>
      </w:r>
      <w:r w:rsidR="007D41E8">
        <w:t>6</w:t>
      </w:r>
      <w:r>
        <w:t xml:space="preserve"> (SE = 0.005), indicating that responses occurred too late in this condition. </w:t>
      </w:r>
      <w:r w:rsidR="007651EB">
        <w:t>Humans thus use the same internalized knowledge to extrapolate motion independently of whether air drag was presented during the visible part of the trajectory or not. This result alone is, however, agnostic to whether humans</w:t>
      </w:r>
      <w:r w:rsidR="00454CF0">
        <w:t xml:space="preserve"> consistently</w:t>
      </w:r>
      <w:r w:rsidR="007651EB">
        <w:t xml:space="preserve"> use air drag or </w:t>
      </w:r>
      <w:r w:rsidR="00454CF0">
        <w:t>consistently don’t use air drag for motion extrapolation</w:t>
      </w:r>
      <w:r w:rsidR="007651EB">
        <w:t>, as in both cases, responses would occur later in the Air Drag: Absent condition than in the Air Drag: Present condition. The tiebreaker to this question is which of the conditions is more accurate (i. e. an error ratio closer to 1). In our frequentist framework, we can ascertain if the intercept of the Mixed Model differs significantly from one in either of the conditions. To this end, we establish a Mixed Model for each condition separately where we coerce the Intercept to be on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651EB" w:rsidRPr="0095639F" w14:paraId="75B97007" w14:textId="77777777" w:rsidTr="00C92624">
        <w:trPr>
          <w:trHeight w:val="376"/>
        </w:trPr>
        <w:tc>
          <w:tcPr>
            <w:tcW w:w="8314" w:type="dxa"/>
            <w:shd w:val="clear" w:color="auto" w:fill="FFFFFF" w:themeFill="background1"/>
            <w:vAlign w:val="center"/>
          </w:tcPr>
          <w:p w14:paraId="259A45A6" w14:textId="743FC774" w:rsidR="007651EB" w:rsidRPr="0095639F" w:rsidRDefault="00277B3F"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1  ~ 0+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A6EBF9B" w14:textId="1C5DF778" w:rsidR="007651EB" w:rsidRPr="0095639F" w:rsidRDefault="007651EB" w:rsidP="00C92624">
            <w:pPr>
              <w:pStyle w:val="MaterialsandMethodsText"/>
              <w:rPr>
                <w:sz w:val="20"/>
                <w:szCs w:val="20"/>
              </w:rPr>
            </w:pPr>
            <w:r w:rsidRPr="0095639F">
              <w:rPr>
                <w:sz w:val="20"/>
                <w:szCs w:val="20"/>
              </w:rPr>
              <w:t>[</w:t>
            </w:r>
            <w:r w:rsidR="008C6D9F" w:rsidRPr="0095639F">
              <w:rPr>
                <w:sz w:val="20"/>
                <w:szCs w:val="20"/>
              </w:rPr>
              <w:t>15</w:t>
            </w:r>
            <w:r w:rsidRPr="0095639F">
              <w:rPr>
                <w:sz w:val="20"/>
                <w:szCs w:val="20"/>
              </w:rPr>
              <w:t>]</w:t>
            </w:r>
          </w:p>
        </w:tc>
      </w:tr>
    </w:tbl>
    <w:p w14:paraId="6CAAD1EA" w14:textId="7EC7C6AC" w:rsidR="00C8333D" w:rsidRDefault="0043561A" w:rsidP="000F2606">
      <w:r>
        <w:t xml:space="preserve">We </w:t>
      </w:r>
      <w:r w:rsidR="007651EB">
        <w:t>compare this Test Model to a Null Model where we allow the Intercept to vary</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2483C" w:rsidRPr="0095639F" w14:paraId="357DD403" w14:textId="77777777" w:rsidTr="00C92624">
        <w:trPr>
          <w:trHeight w:val="376"/>
        </w:trPr>
        <w:tc>
          <w:tcPr>
            <w:tcW w:w="8314" w:type="dxa"/>
            <w:shd w:val="clear" w:color="auto" w:fill="FFFFFF" w:themeFill="background1"/>
            <w:vAlign w:val="center"/>
          </w:tcPr>
          <w:p w14:paraId="7DD17CDA" w14:textId="083A6FFA" w:rsidR="0072483C" w:rsidRPr="0095639F" w:rsidRDefault="00277B3F"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1+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8AFA5F0" w14:textId="74986072" w:rsidR="0072483C" w:rsidRPr="0095639F" w:rsidRDefault="0072483C" w:rsidP="00C92624">
            <w:pPr>
              <w:pStyle w:val="MaterialsandMethodsText"/>
              <w:rPr>
                <w:sz w:val="20"/>
                <w:szCs w:val="20"/>
              </w:rPr>
            </w:pPr>
            <w:r w:rsidRPr="0095639F">
              <w:rPr>
                <w:sz w:val="20"/>
                <w:szCs w:val="20"/>
              </w:rPr>
              <w:t>[</w:t>
            </w:r>
            <w:r w:rsidR="006C0E39" w:rsidRPr="0095639F">
              <w:rPr>
                <w:sz w:val="20"/>
                <w:szCs w:val="20"/>
              </w:rPr>
              <w:t>1</w:t>
            </w:r>
            <w:r w:rsidR="008C6D9F" w:rsidRPr="0095639F">
              <w:rPr>
                <w:sz w:val="20"/>
                <w:szCs w:val="20"/>
              </w:rPr>
              <w:t>6</w:t>
            </w:r>
            <w:r w:rsidRPr="0095639F">
              <w:rPr>
                <w:sz w:val="20"/>
                <w:szCs w:val="20"/>
              </w:rPr>
              <w:t>]</w:t>
            </w:r>
          </w:p>
        </w:tc>
      </w:tr>
    </w:tbl>
    <w:p w14:paraId="27F34BCC" w14:textId="4A2CC627" w:rsidR="00993195" w:rsidRDefault="00A906F7" w:rsidP="00EC2370">
      <w:pPr>
        <w:jc w:val="both"/>
      </w:pPr>
      <w:r>
        <w:t>For neither for the two conditions (Airdrag: Present and Airdrag: Absent), the Test Model is significantly better than the Null Model (p = 0.</w:t>
      </w:r>
      <w:r w:rsidR="007D41E8">
        <w:t>679</w:t>
      </w:r>
      <w:r>
        <w:t xml:space="preserve"> and p = 0.</w:t>
      </w:r>
      <w:r w:rsidR="007D41E8">
        <w:t>797</w:t>
      </w:r>
      <w:r w:rsidR="00993195">
        <w:t xml:space="preserve">, respectively). </w:t>
      </w:r>
    </w:p>
    <w:p w14:paraId="511DC312" w14:textId="05A8E7FA" w:rsidR="0072483C" w:rsidRDefault="00993195" w:rsidP="00EC2370">
      <w:pPr>
        <w:jc w:val="both"/>
      </w:pPr>
      <w:r>
        <w:t>A frequentist approach does, to our knowledge, not allow to quantify in which of the two conditions performance is more similar to perfect accuracy.</w:t>
      </w:r>
      <w:r w:rsidR="00454CF0">
        <w:t xml:space="preserve"> To this end, we use Bayesian Linear Mixed Modelling, implemented in the packages brms </w:t>
      </w:r>
      <w:r w:rsidR="00454CF0">
        <w:fldChar w:fldCharType="begin" w:fldLock="1"/>
      </w:r>
      <w:r w:rsidR="00454CF0">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454CF0">
        <w:fldChar w:fldCharType="separate"/>
      </w:r>
      <w:r w:rsidR="00454CF0" w:rsidRPr="00C01D2C">
        <w:rPr>
          <w:noProof/>
        </w:rPr>
        <w:t>(Bürkner, 2018)</w:t>
      </w:r>
      <w:r w:rsidR="00454CF0">
        <w:fldChar w:fldCharType="end"/>
      </w:r>
      <w:r w:rsidR="00454CF0">
        <w:t xml:space="preserve"> and rstan </w:t>
      </w:r>
      <w:r w:rsidR="00454CF0">
        <w:fldChar w:fldCharType="begin" w:fldLock="1"/>
      </w:r>
      <w:r w:rsidR="00454CF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454CF0">
        <w:fldChar w:fldCharType="separate"/>
      </w:r>
      <w:r w:rsidR="00454CF0" w:rsidRPr="00C01D2C">
        <w:rPr>
          <w:noProof/>
        </w:rPr>
        <w:t>(Stan Development Team, 2016)</w:t>
      </w:r>
      <w:r w:rsidR="00454CF0">
        <w:fldChar w:fldCharType="end"/>
      </w:r>
      <w:r w:rsidR="00454CF0">
        <w:t xml:space="preserve"> for R </w:t>
      </w:r>
      <w:r w:rsidR="00454CF0">
        <w:fldChar w:fldCharType="begin" w:fldLock="1"/>
      </w:r>
      <w:r w:rsidR="00454CF0">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454CF0">
        <w:fldChar w:fldCharType="separate"/>
      </w:r>
      <w:r w:rsidR="00454CF0" w:rsidRPr="003F248C">
        <w:rPr>
          <w:noProof/>
        </w:rPr>
        <w:t>(R Core Team, 2017)</w:t>
      </w:r>
      <w:r w:rsidR="00454CF0">
        <w:fldChar w:fldCharType="end"/>
      </w:r>
      <w:r w:rsidR="00454CF0">
        <w:t>.</w:t>
      </w:r>
      <w:r w:rsidR="00B136E5">
        <w:t xml:space="preserve"> Brms allows the use of a flat prior, in which case the posterior corresponds to the likelihood.</w:t>
      </w:r>
      <w:r w:rsidR="00454CF0">
        <w:t xml:space="preserve"> </w:t>
      </w:r>
      <w:r w:rsidR="00B136E5">
        <w:t xml:space="preserve">We choose this options because our objective is not to use prior information, but rather to quantify support for a null hypothesis. </w:t>
      </w:r>
      <w:r w:rsidR="00454CF0">
        <w:t>Brms uses the same syntax as lme4; we thus fit the following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54CF0" w:rsidRPr="0095639F" w14:paraId="429ABE34" w14:textId="77777777" w:rsidTr="00C92624">
        <w:trPr>
          <w:trHeight w:val="376"/>
        </w:trPr>
        <w:tc>
          <w:tcPr>
            <w:tcW w:w="8314" w:type="dxa"/>
            <w:shd w:val="clear" w:color="auto" w:fill="FFFFFF" w:themeFill="background1"/>
            <w:vAlign w:val="center"/>
          </w:tcPr>
          <w:p w14:paraId="0CF5905B" w14:textId="77777777" w:rsidR="00454CF0" w:rsidRPr="0095639F" w:rsidRDefault="00277B3F"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3AF9959" w14:textId="05591A3E" w:rsidR="00454CF0" w:rsidRPr="0095639F" w:rsidRDefault="00454CF0" w:rsidP="00C92624">
            <w:pPr>
              <w:pStyle w:val="MaterialsandMethodsText"/>
              <w:rPr>
                <w:sz w:val="20"/>
                <w:szCs w:val="20"/>
              </w:rPr>
            </w:pPr>
            <w:r w:rsidRPr="0095639F">
              <w:rPr>
                <w:sz w:val="20"/>
                <w:szCs w:val="20"/>
              </w:rPr>
              <w:t>[</w:t>
            </w:r>
            <w:r w:rsidR="008C6D9F" w:rsidRPr="0095639F">
              <w:rPr>
                <w:sz w:val="20"/>
                <w:szCs w:val="20"/>
              </w:rPr>
              <w:t>17</w:t>
            </w:r>
            <w:r w:rsidRPr="0095639F">
              <w:rPr>
                <w:sz w:val="20"/>
                <w:szCs w:val="20"/>
              </w:rPr>
              <w:t>]</w:t>
            </w:r>
          </w:p>
        </w:tc>
      </w:tr>
    </w:tbl>
    <w:p w14:paraId="2FAECEB5" w14:textId="76748614" w:rsidR="008663AB" w:rsidRDefault="00454CF0" w:rsidP="00EC2370">
      <w:pPr>
        <w:jc w:val="both"/>
      </w:pPr>
      <w:r>
        <w:t>Brms does n</w:t>
      </w:r>
      <w:r w:rsidR="00B136E5">
        <w:t>ot</w:t>
      </w:r>
      <w:r>
        <w:t xml:space="preserve"> require testing of a Test Model against a Null Model. Rather</w:t>
      </w:r>
      <w:r w:rsidR="00044507">
        <w:t>, we can use the hypothesis() function to test to what extent the data supports certain hypothes</w:t>
      </w:r>
      <w:r>
        <w:t>e</w:t>
      </w:r>
      <w:r w:rsidR="00044507">
        <w:t xml:space="preserve">s. In our case, the </w:t>
      </w:r>
      <w:r w:rsidR="00B136E5">
        <w:t>hypothesis is whether performance for Air Drag: Present (i. e. the intercept) differs more from 1 than performance for Air Drag: Absent (i. e. the intercept plus the regression coefficient for Air Drag: Absent). This test returns a posterior probability of 0.3</w:t>
      </w:r>
      <w:r w:rsidR="00B40F2F">
        <w:t>8</w:t>
      </w:r>
      <w:r w:rsidR="00B136E5">
        <w:t xml:space="preserve">, which corresponds to an Evidence Ratio of </w:t>
      </w:r>
      <w:r w:rsidR="00B40F2F">
        <w:t>0.61</w:t>
      </w:r>
      <w:r w:rsidR="002C3FA2">
        <w:t xml:space="preserve"> (</w:t>
      </w:r>
      <w:r w:rsidR="00C21D42">
        <w:t xml:space="preserve">Air Drag: Present is </w:t>
      </w:r>
      <w:r w:rsidR="002C3FA2">
        <w:t>0.0037</w:t>
      </w:r>
      <w:r w:rsidR="00C21D42">
        <w:t xml:space="preserve"> further away from 1</w:t>
      </w:r>
      <w:r w:rsidR="002C3FA2">
        <w:t>, SE = 0.016, 95 % CI = [-0.02; 0.021]</w:t>
      </w:r>
      <w:r w:rsidR="00C21D42">
        <w:t>)</w:t>
      </w:r>
      <w:r w:rsidR="00B136E5">
        <w:t>; that is the data support accuracy to be higher for the Air Drag: Absent condition, albeit to a very limited extent.</w:t>
      </w:r>
    </w:p>
    <w:p w14:paraId="6FEC26ED" w14:textId="43FAAC45" w:rsidR="00EE4AFB" w:rsidRDefault="00EE4AFB" w:rsidP="00EC2370">
      <w:pPr>
        <w:jc w:val="both"/>
      </w:pPr>
      <w:r>
        <w:t>For the spatial task</w:t>
      </w:r>
      <w:r w:rsidR="000C59D9">
        <w:t xml:space="preserve"> (</w:t>
      </w:r>
      <w:r w:rsidR="000C59D9" w:rsidRPr="000C59D9">
        <w:rPr>
          <w:i/>
          <w:iCs/>
        </w:rPr>
        <w:t>Prediction 1b</w:t>
      </w:r>
      <w:r w:rsidR="000C59D9">
        <w:t>)</w:t>
      </w:r>
      <w:r>
        <w:t xml:space="preserve">, we expect </w:t>
      </w:r>
      <w:r w:rsidR="009C404C">
        <w:t xml:space="preserve">high accuracy </w:t>
      </w:r>
      <w:r>
        <w:t xml:space="preserve">for “Air Drag: Present” and an undershoot for “Air Drag: Absent”. </w:t>
      </w:r>
      <w:r w:rsidR="00FA323C">
        <w:fldChar w:fldCharType="begin"/>
      </w:r>
      <w:r w:rsidR="00FA323C">
        <w:instrText xml:space="preserve"> REF _Ref36174245 \h </w:instrText>
      </w:r>
      <w:r w:rsidR="00FA323C">
        <w:fldChar w:fldCharType="separate"/>
      </w:r>
      <w:r w:rsidR="00FA323C">
        <w:t xml:space="preserve">Figure </w:t>
      </w:r>
      <w:r w:rsidR="00FA323C">
        <w:rPr>
          <w:noProof/>
        </w:rPr>
        <w:t>2</w:t>
      </w:r>
      <w:r w:rsidR="00FA323C">
        <w:fldChar w:fldCharType="end"/>
      </w:r>
      <w:r w:rsidR="00FA323C">
        <w:t xml:space="preserve">B visualizes the distribution of responses for each condition. </w:t>
      </w:r>
      <w:r>
        <w:t xml:space="preserve">We follow the same procedure as for the timing response and fit the following </w:t>
      </w:r>
      <w:r w:rsidR="00FD122D">
        <w:t xml:space="preserve">Test </w:t>
      </w:r>
      <w:r>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4AFB" w:rsidRPr="0095639F" w14:paraId="336774FA" w14:textId="77777777" w:rsidTr="00DF2DEF">
        <w:trPr>
          <w:trHeight w:val="376"/>
        </w:trPr>
        <w:tc>
          <w:tcPr>
            <w:tcW w:w="8314" w:type="dxa"/>
            <w:shd w:val="clear" w:color="auto" w:fill="FFFFFF" w:themeFill="background1"/>
            <w:vAlign w:val="center"/>
          </w:tcPr>
          <w:p w14:paraId="20D32705" w14:textId="35FE4B6A" w:rsidR="00EE4AFB" w:rsidRPr="0095639F" w:rsidRDefault="00277B3F" w:rsidP="00DF2DEF">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F8CB0CC" w14:textId="5A681AA4" w:rsidR="00EE4AFB" w:rsidRPr="0095639F" w:rsidRDefault="00EE4AFB" w:rsidP="00DF2DEF">
            <w:pPr>
              <w:pStyle w:val="MaterialsandMethodsText"/>
              <w:rPr>
                <w:sz w:val="20"/>
                <w:szCs w:val="20"/>
              </w:rPr>
            </w:pPr>
            <w:r w:rsidRPr="0095639F">
              <w:rPr>
                <w:sz w:val="20"/>
                <w:szCs w:val="20"/>
              </w:rPr>
              <w:t>[</w:t>
            </w:r>
            <w:r w:rsidR="008C6D9F" w:rsidRPr="0095639F">
              <w:rPr>
                <w:sz w:val="20"/>
                <w:szCs w:val="20"/>
              </w:rPr>
              <w:t>18</w:t>
            </w:r>
            <w:r w:rsidRPr="0095639F">
              <w:rPr>
                <w:sz w:val="20"/>
                <w:szCs w:val="20"/>
              </w:rPr>
              <w:t>]</w:t>
            </w:r>
          </w:p>
        </w:tc>
      </w:tr>
    </w:tbl>
    <w:p w14:paraId="6FB43084" w14:textId="2D7DFD70" w:rsidR="00FD122D" w:rsidRDefault="00FD122D" w:rsidP="00EC2370">
      <w:pPr>
        <w:jc w:val="both"/>
      </w:pPr>
      <w:r>
        <w:t>We then compare it to the following Null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D122D" w:rsidRPr="0095639F" w14:paraId="40EA4683" w14:textId="77777777" w:rsidTr="00C92624">
        <w:trPr>
          <w:trHeight w:val="376"/>
        </w:trPr>
        <w:tc>
          <w:tcPr>
            <w:tcW w:w="8314" w:type="dxa"/>
            <w:shd w:val="clear" w:color="auto" w:fill="FFFFFF" w:themeFill="background1"/>
            <w:vAlign w:val="center"/>
          </w:tcPr>
          <w:p w14:paraId="04D7F21D" w14:textId="769FED79" w:rsidR="00FD122D" w:rsidRPr="0095639F" w:rsidRDefault="00277B3F"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B6FF3D6" w14:textId="774E1390" w:rsidR="00FD122D" w:rsidRPr="0095639F" w:rsidRDefault="00FD122D" w:rsidP="00C92624">
            <w:pPr>
              <w:pStyle w:val="MaterialsandMethodsText"/>
              <w:rPr>
                <w:sz w:val="20"/>
                <w:szCs w:val="20"/>
              </w:rPr>
            </w:pPr>
            <w:r w:rsidRPr="0095639F">
              <w:rPr>
                <w:sz w:val="20"/>
                <w:szCs w:val="20"/>
              </w:rPr>
              <w:t>[</w:t>
            </w:r>
            <w:r w:rsidR="008C6D9F" w:rsidRPr="0095639F">
              <w:rPr>
                <w:sz w:val="20"/>
                <w:szCs w:val="20"/>
              </w:rPr>
              <w:t>19</w:t>
            </w:r>
            <w:r w:rsidRPr="0095639F">
              <w:rPr>
                <w:sz w:val="20"/>
                <w:szCs w:val="20"/>
              </w:rPr>
              <w:t>]</w:t>
            </w:r>
          </w:p>
        </w:tc>
      </w:tr>
    </w:tbl>
    <w:p w14:paraId="103A5259" w14:textId="001B81B9" w:rsidR="00982D30" w:rsidRDefault="007C696F" w:rsidP="00EC2370">
      <w:pPr>
        <w:jc w:val="both"/>
      </w:pPr>
      <w:r>
        <w:t>By means of a Likelihood Ratio Test, we found that the Test Model is significantly better than the Null Model (p </w:t>
      </w:r>
      <w:r>
        <w:rPr>
          <w:lang w:val="en-CA"/>
        </w:rPr>
        <w:t>&lt; </w:t>
      </w:r>
      <w:r w:rsidR="00766971">
        <w:rPr>
          <w:lang w:val="en-CA"/>
        </w:rPr>
        <w:t>2.2*10^16</w:t>
      </w:r>
      <w:r>
        <w:rPr>
          <w:lang w:val="en-CA"/>
        </w:rPr>
        <w:t>). The regression coefficient for Air Drag</w:t>
      </w:r>
      <w:r w:rsidRPr="007C696F">
        <w:t>: Absent is -0</w:t>
      </w:r>
      <w:r>
        <w:t>.0</w:t>
      </w:r>
      <w:r w:rsidR="00766971">
        <w:t>22</w:t>
      </w:r>
      <w:r>
        <w:t> (SE = 0.00</w:t>
      </w:r>
      <w:r w:rsidR="0054533C">
        <w:t>2</w:t>
      </w:r>
      <w:r>
        <w:t xml:space="preserve">). We again test whether the intercepts differ significant from </w:t>
      </w:r>
      <w:r w:rsidR="00EF75FD">
        <w:t>1</w:t>
      </w:r>
      <w:r>
        <w:t xml:space="preserve"> in either condition. We find that </w:t>
      </w:r>
      <w:r w:rsidR="00AE1848">
        <w:t xml:space="preserve">the intercept does not differ </w:t>
      </w:r>
      <w:r w:rsidR="00EF75FD">
        <w:t>for the Air Drag: Present condition (p = 0.05</w:t>
      </w:r>
      <w:r w:rsidR="0054533C">
        <w:t>6</w:t>
      </w:r>
      <w:r w:rsidR="00EF75FD">
        <w:t xml:space="preserve">), while </w:t>
      </w:r>
      <w:r w:rsidR="00AE1848">
        <w:t xml:space="preserve">it </w:t>
      </w:r>
      <w:r w:rsidR="006D07B1">
        <w:t xml:space="preserve">does </w:t>
      </w:r>
      <w:r w:rsidR="00EF75FD">
        <w:t>differ</w:t>
      </w:r>
      <w:r w:rsidR="00AE1848">
        <w:t xml:space="preserve"> </w:t>
      </w:r>
      <w:r w:rsidR="006D07B1">
        <w:t xml:space="preserve">significantly </w:t>
      </w:r>
      <w:r w:rsidR="00AE1848">
        <w:t>for the Air Drag: Absent condition (p = 0.01</w:t>
      </w:r>
      <w:r w:rsidR="0054533C">
        <w:t>6</w:t>
      </w:r>
      <w:r w:rsidR="006D07B1">
        <w:t>). However, considering that the intercept for Air Drag: Present is only marginally not-different from 1, we again perform the Bayesian analysis outlined above</w:t>
      </w:r>
      <w:r w:rsidR="00B07FC5">
        <w:t xml:space="preserve"> with the following </w:t>
      </w:r>
      <w:r w:rsidR="00982D30">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82D30" w:rsidRPr="0095639F" w14:paraId="6676930C" w14:textId="77777777" w:rsidTr="007D065C">
        <w:trPr>
          <w:trHeight w:val="376"/>
        </w:trPr>
        <w:tc>
          <w:tcPr>
            <w:tcW w:w="8314" w:type="dxa"/>
            <w:shd w:val="clear" w:color="auto" w:fill="FFFFFF" w:themeFill="background1"/>
            <w:vAlign w:val="center"/>
          </w:tcPr>
          <w:p w14:paraId="2875DDDA" w14:textId="77777777" w:rsidR="00982D30" w:rsidRPr="0095639F" w:rsidRDefault="00277B3F" w:rsidP="007D065C">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CCCC38B" w14:textId="32E42D10" w:rsidR="00982D30" w:rsidRPr="0095639F" w:rsidRDefault="00982D30" w:rsidP="007D065C">
            <w:pPr>
              <w:pStyle w:val="MaterialsandMethodsText"/>
              <w:rPr>
                <w:sz w:val="20"/>
                <w:szCs w:val="20"/>
              </w:rPr>
            </w:pPr>
            <w:r w:rsidRPr="0095639F">
              <w:rPr>
                <w:sz w:val="20"/>
                <w:szCs w:val="20"/>
              </w:rPr>
              <w:t>[</w:t>
            </w:r>
            <w:r w:rsidR="008C6D9F" w:rsidRPr="0095639F">
              <w:rPr>
                <w:sz w:val="20"/>
                <w:szCs w:val="20"/>
              </w:rPr>
              <w:t>20</w:t>
            </w:r>
            <w:r w:rsidRPr="0095639F">
              <w:rPr>
                <w:sz w:val="20"/>
                <w:szCs w:val="20"/>
              </w:rPr>
              <w:t>]</w:t>
            </w:r>
          </w:p>
        </w:tc>
      </w:tr>
    </w:tbl>
    <w:p w14:paraId="2D86D503" w14:textId="5E3B1F0B" w:rsidR="00EE4AFB" w:rsidRDefault="006D07B1" w:rsidP="00EC2370">
      <w:pPr>
        <w:jc w:val="both"/>
      </w:pPr>
      <w:r>
        <w:t>Here, we find a Posterior Probability of 0.9</w:t>
      </w:r>
      <w:r w:rsidR="001E6985">
        <w:t>7</w:t>
      </w:r>
      <w:r>
        <w:t xml:space="preserve">, corresponding to an Evidence Ratio of </w:t>
      </w:r>
      <w:r w:rsidR="001E6985">
        <w:t>33.78</w:t>
      </w:r>
      <w:r>
        <w:t>, in favor of Air Drag: Present eliciting more accurate responses</w:t>
      </w:r>
      <w:r w:rsidR="00C21D42">
        <w:t xml:space="preserve"> </w:t>
      </w:r>
      <w:r w:rsidR="00C21D42">
        <w:t>(</w:t>
      </w:r>
      <w:r w:rsidR="001C092D">
        <w:t>Air Drag: Present is 0.02 closer to 1</w:t>
      </w:r>
      <w:r w:rsidR="00C21D42">
        <w:t>, SE = 0.</w:t>
      </w:r>
      <w:r w:rsidR="001C092D">
        <w:t>007</w:t>
      </w:r>
      <w:r w:rsidR="00C21D42">
        <w:t>, 95 % CI = [0.</w:t>
      </w:r>
      <w:r w:rsidR="001C092D">
        <w:t>016</w:t>
      </w:r>
      <w:r w:rsidR="00C21D42">
        <w:t>; 0.</w:t>
      </w:r>
      <w:r w:rsidR="001C092D">
        <w:t>025</w:t>
      </w:r>
      <w:r w:rsidR="00C21D42">
        <w:t>])</w:t>
      </w:r>
      <w:r>
        <w:t xml:space="preserve">. This represents </w:t>
      </w:r>
      <w:r w:rsidR="00F47E22">
        <w:t>moderate-to-</w:t>
      </w:r>
      <w:r>
        <w:t>strong evidence that humans use internalized knowledge of Air Drag to extrapolate motion.</w:t>
      </w:r>
    </w:p>
    <w:p w14:paraId="3E929557" w14:textId="6637AA2C" w:rsidR="00BC575F" w:rsidRDefault="00BC575F" w:rsidP="00EC2370">
      <w:pPr>
        <w:jc w:val="both"/>
      </w:pPr>
      <w:r>
        <w:t xml:space="preserve">Overall, our data represents strong evidence that humans do not switch between an air drag-based model and a non-air drag-based model for motion extrapolation, but rather use the same model independently of what is presented to them. The timing task furthermore provides weak evidence in favor of an air drag-independent model, while the spatial task provides </w:t>
      </w:r>
      <w:r w:rsidR="00E16F22">
        <w:t xml:space="preserve">relatively strong </w:t>
      </w:r>
      <w:r>
        <w:t>evidence in favor of an air drag-based model.</w:t>
      </w:r>
    </w:p>
    <w:p w14:paraId="3D34BAAC" w14:textId="77777777" w:rsidR="001B67E1" w:rsidRDefault="001B67E1" w:rsidP="001B67E1">
      <w:pPr>
        <w:keepNext/>
        <w:jc w:val="both"/>
      </w:pPr>
      <w:r>
        <w:rPr>
          <w:noProof/>
        </w:rPr>
        <w:lastRenderedPageBreak/>
        <w:drawing>
          <wp:inline distT="0" distB="0" distL="0" distR="0" wp14:anchorId="2DD48485" wp14:editId="4DE7E2D7">
            <wp:extent cx="5934075" cy="29718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2786F528" w14:textId="69A36AB9" w:rsidR="001B67E1" w:rsidRDefault="001B67E1" w:rsidP="001B67E1">
      <w:pPr>
        <w:pStyle w:val="Caption"/>
        <w:jc w:val="both"/>
      </w:pPr>
      <w:bookmarkStart w:id="5" w:name="_Ref36174245"/>
      <w:r>
        <w:t xml:space="preserve">Figure </w:t>
      </w:r>
      <w:fldSimple w:instr=" SEQ Figure \* ARABIC ">
        <w:r w:rsidR="007E51E7">
          <w:rPr>
            <w:noProof/>
          </w:rPr>
          <w:t>2</w:t>
        </w:r>
      </w:fldSimple>
      <w:bookmarkEnd w:id="5"/>
      <w:r>
        <w:t>: Distribution of responses error ratios for Airdrag and No Airdrag. Each small transparent dot represents one trial. The dotted line indicates a timing error ratio of 1, that is perfect accuracy. A. Timing task. B. Spatial task.</w:t>
      </w:r>
    </w:p>
    <w:p w14:paraId="12650D39" w14:textId="49B91202" w:rsidR="00DF2DEF" w:rsidRDefault="00DF2DEF" w:rsidP="000F2606"/>
    <w:p w14:paraId="5BF4A972" w14:textId="53B67E64" w:rsidR="00DF2DEF" w:rsidRDefault="00DF2DEF" w:rsidP="00DF2DEF">
      <w:pPr>
        <w:pStyle w:val="Heading3"/>
      </w:pPr>
      <w:r>
        <w:t xml:space="preserve">Hypothesis 2: </w:t>
      </w:r>
      <w:r w:rsidR="00CC10F4">
        <w:t>The influence known physical property of targets on</w:t>
      </w:r>
      <w:r>
        <w:t xml:space="preserve"> motion extrapolation</w:t>
      </w:r>
    </w:p>
    <w:p w14:paraId="4CD085CC" w14:textId="30ED7506" w:rsidR="00EE4AFB" w:rsidRDefault="00DF2DEF" w:rsidP="00EC2370">
      <w:pPr>
        <w:jc w:val="both"/>
      </w:pPr>
      <w:r>
        <w:t xml:space="preserve">We expect humans to </w:t>
      </w:r>
      <w:r w:rsidR="00B807E4">
        <w:t>perform accurately regardless of the target</w:t>
      </w:r>
      <w:r w:rsidR="00C873FC">
        <w:t xml:space="preserve"> type when air drag is present when the physical properties correspond to the visible properties of the target. For the Tennis Ball, Incongruent condition, we expect responses to be slightly later than for the Tennis Ball, Congruent condition. For the Basket</w:t>
      </w:r>
      <w:r w:rsidR="00815FEF">
        <w:t>b</w:t>
      </w:r>
      <w:r w:rsidR="00C873FC">
        <w:t>all, Incongruent condition, we expect responses to be slightly earlier than for Basket</w:t>
      </w:r>
      <w:r w:rsidR="00815FEF">
        <w:t>b</w:t>
      </w:r>
      <w:r w:rsidR="00C873FC">
        <w:t xml:space="preserve">all, </w:t>
      </w:r>
      <w:r w:rsidR="00FC24F3">
        <w:t>Congruent</w:t>
      </w:r>
      <w:r w:rsidR="00E854C3">
        <w:t xml:space="preserve"> (</w:t>
      </w:r>
      <w:r w:rsidR="00E854C3" w:rsidRPr="00E854C3">
        <w:rPr>
          <w:i/>
          <w:iCs/>
        </w:rPr>
        <w:t>Prediction 2a</w:t>
      </w:r>
      <w:r w:rsidR="00E854C3">
        <w:t>)</w:t>
      </w:r>
      <w:r w:rsidR="00C873FC">
        <w:t>.</w:t>
      </w:r>
      <w:r w:rsidR="00FC24F3">
        <w:t xml:space="preserve"> We employ </w:t>
      </w:r>
      <w:r w:rsidR="00F364B7">
        <w:t xml:space="preserve">Linear Mixed Modelling implemented in the package lme4 </w:t>
      </w:r>
      <w:r w:rsidR="00F364B7">
        <w:fldChar w:fldCharType="begin" w:fldLock="1"/>
      </w:r>
      <w:r w:rsidR="00F83CC5">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F364B7">
        <w:fldChar w:fldCharType="separate"/>
      </w:r>
      <w:r w:rsidR="00C8333D" w:rsidRPr="00C8333D">
        <w:rPr>
          <w:noProof/>
        </w:rPr>
        <w:t>(Bates et al., 2015; Bürkner, 2018)</w:t>
      </w:r>
      <w:r w:rsidR="00F364B7">
        <w:fldChar w:fldCharType="end"/>
      </w:r>
      <w:r w:rsidR="00F364B7">
        <w:t xml:space="preserve"> for R </w:t>
      </w:r>
      <w:r w:rsidR="00FC24F3">
        <w:t>for both timing and spatial responses. For the timing responses, the model contains ball type (“Tennis”, “Basket”), congruency between visual and physical properties (“Congruent”, “Incongruent”) and their interaction as fixed effects and random intercepts per participant as random effects.</w:t>
      </w:r>
      <w:r w:rsidR="00B4419B">
        <w:t xml:space="preserve"> </w:t>
      </w:r>
      <w:r w:rsidR="00FC24F3">
        <w:t xml:space="preserve">In brms syntax, the model is specified as follows.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C24F3" w:rsidRPr="0095639F" w14:paraId="5CE206ED" w14:textId="77777777" w:rsidTr="00624045">
        <w:trPr>
          <w:trHeight w:val="376"/>
        </w:trPr>
        <w:tc>
          <w:tcPr>
            <w:tcW w:w="8314" w:type="dxa"/>
            <w:shd w:val="clear" w:color="auto" w:fill="FFFFFF" w:themeFill="background1"/>
            <w:vAlign w:val="center"/>
          </w:tcPr>
          <w:p w14:paraId="722EE0CE" w14:textId="2AAD4F55" w:rsidR="00FC24F3" w:rsidRPr="0095639F" w:rsidRDefault="00277B3F"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Typ*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0B732F16" w14:textId="5599E3C3" w:rsidR="00FC24F3" w:rsidRPr="0095639F" w:rsidRDefault="00FC24F3" w:rsidP="00624045">
            <w:pPr>
              <w:pStyle w:val="MaterialsandMethodsText"/>
              <w:rPr>
                <w:sz w:val="20"/>
                <w:szCs w:val="20"/>
              </w:rPr>
            </w:pPr>
            <w:r w:rsidRPr="0095639F">
              <w:rPr>
                <w:sz w:val="20"/>
                <w:szCs w:val="20"/>
              </w:rPr>
              <w:t>[</w:t>
            </w:r>
            <w:r w:rsidR="008C6D9F" w:rsidRPr="0095639F">
              <w:rPr>
                <w:sz w:val="20"/>
                <w:szCs w:val="20"/>
              </w:rPr>
              <w:t>21</w:t>
            </w:r>
            <w:r w:rsidRPr="0095639F">
              <w:rPr>
                <w:sz w:val="20"/>
                <w:szCs w:val="20"/>
              </w:rPr>
              <w:t>]</w:t>
            </w:r>
          </w:p>
        </w:tc>
      </w:tr>
    </w:tbl>
    <w:p w14:paraId="2065AA69" w14:textId="21EC45CC" w:rsidR="003F248C" w:rsidRDefault="00F364B7" w:rsidP="00EC2370">
      <w:pPr>
        <w:jc w:val="both"/>
      </w:pPr>
      <w:r>
        <w:t>To ascertain whether the data support our predictions, we compare</w:t>
      </w:r>
      <w:r w:rsidR="00BF3F46">
        <w:t>d</w:t>
      </w:r>
      <w:r>
        <w:t xml:space="preserve"> this Test Model to a Null Model that doesn’t contain the interaction term. In lme4 syntax, it is specifi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64B7" w:rsidRPr="0095639F" w14:paraId="66C23155" w14:textId="77777777" w:rsidTr="00624045">
        <w:trPr>
          <w:trHeight w:val="376"/>
        </w:trPr>
        <w:tc>
          <w:tcPr>
            <w:tcW w:w="8314" w:type="dxa"/>
            <w:shd w:val="clear" w:color="auto" w:fill="FFFFFF" w:themeFill="background1"/>
            <w:vAlign w:val="center"/>
          </w:tcPr>
          <w:p w14:paraId="6A5CFBCE" w14:textId="77777777" w:rsidR="00F364B7" w:rsidRPr="0095639F" w:rsidRDefault="00277B3F"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Typ*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0C34F5B1" w14:textId="4F0EA850" w:rsidR="00F364B7" w:rsidRPr="0095639F" w:rsidRDefault="00F364B7" w:rsidP="00624045">
            <w:pPr>
              <w:pStyle w:val="MaterialsandMethodsText"/>
              <w:rPr>
                <w:sz w:val="20"/>
                <w:szCs w:val="20"/>
              </w:rPr>
            </w:pPr>
            <w:r w:rsidRPr="0095639F">
              <w:rPr>
                <w:sz w:val="20"/>
                <w:szCs w:val="20"/>
              </w:rPr>
              <w:t>[</w:t>
            </w:r>
            <w:r w:rsidR="008C6D9F" w:rsidRPr="0095639F">
              <w:rPr>
                <w:sz w:val="20"/>
                <w:szCs w:val="20"/>
              </w:rPr>
              <w:t>22</w:t>
            </w:r>
            <w:r w:rsidRPr="0095639F">
              <w:rPr>
                <w:sz w:val="20"/>
                <w:szCs w:val="20"/>
              </w:rPr>
              <w:t>]</w:t>
            </w:r>
          </w:p>
        </w:tc>
      </w:tr>
    </w:tbl>
    <w:p w14:paraId="10DAAF4A" w14:textId="35061521" w:rsidR="00F364B7" w:rsidRDefault="00BF3F46" w:rsidP="00EC2370">
      <w:pPr>
        <w:jc w:val="both"/>
      </w:pPr>
      <w:r>
        <w:t xml:space="preserve">A Likelihood Ratio Test (anova() function in R) showed that the Test Model is not significantly better than the Test Model (p </w:t>
      </w:r>
      <w:r w:rsidRPr="00BF3F46">
        <w:t>=</w:t>
      </w:r>
      <w:r>
        <w:t xml:space="preserve"> 0.</w:t>
      </w:r>
      <w:r w:rsidR="00901CB6">
        <w:t>778</w:t>
      </w:r>
      <w:r>
        <w:t xml:space="preserve">); our Hypothesis 2a is thus </w:t>
      </w:r>
      <w:r w:rsidR="00426C0D">
        <w:t>not supported by the data.</w:t>
      </w:r>
      <w:r w:rsidR="00FA5A8D">
        <w:t xml:space="preserve"> However, it was quite unlikely to observe an effect in this condition as the expected differences in the temporal domain</w:t>
      </w:r>
      <w:r w:rsidR="00C87709">
        <w:t xml:space="preserve"> between the congruent and incongruent conditions were extremely small (between 2 and 8</w:t>
      </w:r>
      <w:r w:rsidR="006352FD">
        <w:t> </w:t>
      </w:r>
      <w:r w:rsidR="00C87709">
        <w:t>s).</w:t>
      </w:r>
    </w:p>
    <w:p w14:paraId="3BB78EAB" w14:textId="45C6EF85" w:rsidR="00BF3F46" w:rsidRDefault="00833A98" w:rsidP="00EC2370">
      <w:pPr>
        <w:jc w:val="both"/>
      </w:pPr>
      <w:r>
        <w:t>We perform the same procedure for the spatial task</w:t>
      </w:r>
      <w:r w:rsidR="00E854C3">
        <w:t xml:space="preserve"> (</w:t>
      </w:r>
      <w:r w:rsidR="00E854C3" w:rsidRPr="00E854C3">
        <w:rPr>
          <w:i/>
          <w:iCs/>
        </w:rPr>
        <w:t>Prediction 2b</w:t>
      </w:r>
      <w:r w:rsidR="00E854C3">
        <w:t>)</w:t>
      </w:r>
      <w:r>
        <w:t>. Here we compare the Test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95639F" w14:paraId="3FF2EDDC" w14:textId="77777777" w:rsidTr="00624045">
        <w:trPr>
          <w:trHeight w:val="376"/>
        </w:trPr>
        <w:tc>
          <w:tcPr>
            <w:tcW w:w="8314" w:type="dxa"/>
            <w:shd w:val="clear" w:color="auto" w:fill="FFFFFF" w:themeFill="background1"/>
            <w:vAlign w:val="center"/>
          </w:tcPr>
          <w:p w14:paraId="7FEA4F44" w14:textId="325ED204" w:rsidR="00833A98" w:rsidRPr="0095639F" w:rsidRDefault="00277B3F"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Type*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AEFE361" w14:textId="231E0B86" w:rsidR="00833A98" w:rsidRPr="0095639F" w:rsidRDefault="00833A98" w:rsidP="00624045">
            <w:pPr>
              <w:pStyle w:val="MaterialsandMethodsText"/>
              <w:rPr>
                <w:sz w:val="20"/>
                <w:szCs w:val="20"/>
              </w:rPr>
            </w:pPr>
            <w:r w:rsidRPr="0095639F">
              <w:rPr>
                <w:sz w:val="20"/>
                <w:szCs w:val="20"/>
              </w:rPr>
              <w:t>[</w:t>
            </w:r>
            <w:r w:rsidR="008C6D9F" w:rsidRPr="0095639F">
              <w:rPr>
                <w:sz w:val="20"/>
                <w:szCs w:val="20"/>
              </w:rPr>
              <w:t>23</w:t>
            </w:r>
            <w:r w:rsidRPr="0095639F">
              <w:rPr>
                <w:sz w:val="20"/>
                <w:szCs w:val="20"/>
              </w:rPr>
              <w:t>]</w:t>
            </w:r>
          </w:p>
        </w:tc>
      </w:tr>
    </w:tbl>
    <w:p w14:paraId="4BD9E0C7" w14:textId="0B94BC8C" w:rsidR="00FC24F3" w:rsidRDefault="00EA265E" w:rsidP="00EC2370">
      <w:pPr>
        <w:jc w:val="both"/>
      </w:pPr>
      <w:r>
        <w:lastRenderedPageBreak/>
        <w:t>t</w:t>
      </w:r>
      <w:r w:rsidR="00833A98">
        <w:t xml:space="preserve">o the Null Model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95639F" w14:paraId="60387C2A" w14:textId="77777777" w:rsidTr="00624045">
        <w:trPr>
          <w:trHeight w:val="376"/>
        </w:trPr>
        <w:tc>
          <w:tcPr>
            <w:tcW w:w="8314" w:type="dxa"/>
            <w:shd w:val="clear" w:color="auto" w:fill="FFFFFF" w:themeFill="background1"/>
            <w:vAlign w:val="center"/>
          </w:tcPr>
          <w:p w14:paraId="33C9AEA3" w14:textId="45D25DA1" w:rsidR="00833A98" w:rsidRPr="0095639F" w:rsidRDefault="00277B3F"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Type*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B3D782F" w14:textId="02C29F71" w:rsidR="00833A98" w:rsidRPr="0095639F" w:rsidRDefault="00833A98" w:rsidP="00624045">
            <w:pPr>
              <w:pStyle w:val="MaterialsandMethodsText"/>
              <w:rPr>
                <w:sz w:val="20"/>
                <w:szCs w:val="20"/>
              </w:rPr>
            </w:pPr>
            <w:r w:rsidRPr="0095639F">
              <w:rPr>
                <w:sz w:val="20"/>
                <w:szCs w:val="20"/>
              </w:rPr>
              <w:t>[</w:t>
            </w:r>
            <w:r w:rsidR="008C6D9F" w:rsidRPr="0095639F">
              <w:rPr>
                <w:sz w:val="20"/>
                <w:szCs w:val="20"/>
              </w:rPr>
              <w:t>24</w:t>
            </w:r>
            <w:r w:rsidRPr="0095639F">
              <w:rPr>
                <w:sz w:val="20"/>
                <w:szCs w:val="20"/>
              </w:rPr>
              <w:t>]</w:t>
            </w:r>
          </w:p>
        </w:tc>
      </w:tr>
    </w:tbl>
    <w:p w14:paraId="26060066" w14:textId="4C3CF236" w:rsidR="00FA5A8D" w:rsidRDefault="00C8333D" w:rsidP="00EC2370">
      <w:pPr>
        <w:jc w:val="both"/>
      </w:pPr>
      <w:r>
        <w:t>a</w:t>
      </w:r>
      <w:r w:rsidR="00EA265E">
        <w:t>gain with a Likelihood Ratio Test</w:t>
      </w:r>
      <w:r>
        <w:t xml:space="preserve"> (anova() function in R)</w:t>
      </w:r>
      <w:r w:rsidR="00EA265E">
        <w:t xml:space="preserve">. The Test Model proved to be significantly better than the test model (p &lt; </w:t>
      </w:r>
      <w:r w:rsidR="00901CB6">
        <w:t>2.2*10^16</w:t>
      </w:r>
      <w:r w:rsidR="00EA265E">
        <w:rPr>
          <w:lang w:val="en-CA"/>
        </w:rPr>
        <w:t xml:space="preserve">). It estimates the regression coefficient for the interaction of Ball Type: Basketball and Congruency: Incongruent </w:t>
      </w:r>
      <w:r w:rsidR="00EA265E" w:rsidRPr="00EA265E">
        <w:t>-0.0</w:t>
      </w:r>
      <w:r w:rsidR="00137912">
        <w:t>63</w:t>
      </w:r>
      <w:r w:rsidR="00EA265E" w:rsidRPr="00EA265E">
        <w:t xml:space="preserve"> (SE = 0.00</w:t>
      </w:r>
      <w:r w:rsidR="00137912">
        <w:t>7</w:t>
      </w:r>
      <w:r w:rsidR="00EA265E" w:rsidRPr="00EA265E">
        <w:t>)</w:t>
      </w:r>
      <w:r w:rsidR="00426C0D">
        <w:t>, which is the predicted direction.</w:t>
      </w:r>
      <w:r w:rsidR="00624045">
        <w:t xml:space="preserve"> </w:t>
      </w:r>
      <w:r w:rsidR="001D62CA">
        <w:t xml:space="preserve">We visualize the response distribution for each combination of ball type and congruency level in </w:t>
      </w:r>
      <w:r w:rsidR="001D62CA">
        <w:fldChar w:fldCharType="begin"/>
      </w:r>
      <w:r w:rsidR="001D62CA">
        <w:instrText xml:space="preserve"> REF _Ref36173219 \h </w:instrText>
      </w:r>
      <w:r w:rsidR="001D62CA">
        <w:fldChar w:fldCharType="separate"/>
      </w:r>
      <w:r w:rsidR="001D62CA">
        <w:t xml:space="preserve">Figure </w:t>
      </w:r>
      <w:r w:rsidR="001D62CA">
        <w:rPr>
          <w:noProof/>
        </w:rPr>
        <w:t>3</w:t>
      </w:r>
      <w:r w:rsidR="001D62CA">
        <w:fldChar w:fldCharType="end"/>
      </w:r>
      <w:r w:rsidR="001D62CA">
        <w:t xml:space="preserve">. </w:t>
      </w:r>
      <w:r w:rsidR="00624045">
        <w:t xml:space="preserve">Our </w:t>
      </w:r>
      <w:r w:rsidR="00426C0D">
        <w:t>H</w:t>
      </w:r>
      <w:r w:rsidR="00624045">
        <w:t xml:space="preserve">ypothesis </w:t>
      </w:r>
      <w:r w:rsidR="00426C0D">
        <w:t>2b, namely that humans use visual cues</w:t>
      </w:r>
      <w:r w:rsidR="00FA5A8D">
        <w:t xml:space="preserve"> (such as texture)</w:t>
      </w:r>
      <w:r w:rsidR="00426C0D">
        <w:t xml:space="preserve"> about their targets to predict their air drag-related behavior in the spatial domain, is thus </w:t>
      </w:r>
      <w:r w:rsidR="00FA5A8D">
        <w:t>supported by the data.</w:t>
      </w:r>
    </w:p>
    <w:p w14:paraId="58004F86" w14:textId="77777777" w:rsidR="009E536D" w:rsidRDefault="00D75621" w:rsidP="009E536D">
      <w:pPr>
        <w:keepNext/>
      </w:pPr>
      <w:r>
        <w:rPr>
          <w:noProof/>
        </w:rPr>
        <w:drawing>
          <wp:inline distT="0" distB="0" distL="0" distR="0" wp14:anchorId="47E2CF34" wp14:editId="4060B4FA">
            <wp:extent cx="5934075" cy="29718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0A321D54" w14:textId="7E4CEA32" w:rsidR="00FA5A8D" w:rsidRDefault="009E536D" w:rsidP="009E536D">
      <w:pPr>
        <w:pStyle w:val="Caption"/>
      </w:pPr>
      <w:bookmarkStart w:id="6" w:name="_Ref36173219"/>
      <w:r>
        <w:t xml:space="preserve">Figure </w:t>
      </w:r>
      <w:fldSimple w:instr=" SEQ Figure \* ARABIC ">
        <w:r w:rsidR="007E51E7">
          <w:rPr>
            <w:noProof/>
          </w:rPr>
          <w:t>3</w:t>
        </w:r>
      </w:fldSimple>
      <w:bookmarkEnd w:id="6"/>
      <w:r>
        <w:t xml:space="preserve">: Distribution of errors per ball type and congruency condition. </w:t>
      </w:r>
      <w:r w:rsidR="004B4255">
        <w:t xml:space="preserve">Each transparent dot </w:t>
      </w:r>
      <w:r>
        <w:t>represent</w:t>
      </w:r>
      <w:r w:rsidR="004B4255">
        <w:t xml:space="preserve">s one </w:t>
      </w:r>
      <w:r>
        <w:t>trial. The dotted line represents an error ratio of 1, that is perfect accuracy. A. Timing errors. B. Spatial errors.</w:t>
      </w:r>
    </w:p>
    <w:p w14:paraId="0E290EA4" w14:textId="77777777" w:rsidR="0077135F" w:rsidRDefault="0077135F" w:rsidP="000F2606"/>
    <w:p w14:paraId="256099DD" w14:textId="1EE2405F" w:rsidR="00C8333D" w:rsidRDefault="00C8333D" w:rsidP="00BC575F">
      <w:pPr>
        <w:pStyle w:val="Heading2"/>
      </w:pPr>
      <w:r>
        <w:t>Exploratory Analyses</w:t>
      </w:r>
    </w:p>
    <w:p w14:paraId="68CC4604" w14:textId="586A81A2" w:rsidR="00BC575F" w:rsidRDefault="00BC575F" w:rsidP="00EC2370">
      <w:pPr>
        <w:jc w:val="both"/>
      </w:pPr>
      <w:r>
        <w:t>We furthermore explore several potential candidate hypothes</w:t>
      </w:r>
      <w:r w:rsidR="006C0E39">
        <w:t>e</w:t>
      </w:r>
      <w:r>
        <w:t>s for future confirmation.</w:t>
      </w:r>
    </w:p>
    <w:p w14:paraId="154F39D3" w14:textId="77777777" w:rsidR="002B4499" w:rsidRDefault="002B4499" w:rsidP="00BC575F">
      <w:pPr>
        <w:pStyle w:val="Heading3"/>
      </w:pPr>
    </w:p>
    <w:p w14:paraId="56E920F6" w14:textId="5EF5C339" w:rsidR="00B07FC5" w:rsidRDefault="00B07FC5" w:rsidP="00BC575F">
      <w:pPr>
        <w:pStyle w:val="Heading3"/>
      </w:pPr>
      <w:r>
        <w:t>Is precision lower when no air drag is presented in the visible part of the trajectory?</w:t>
      </w:r>
    </w:p>
    <w:p w14:paraId="3DC5313F" w14:textId="4C0B02EC" w:rsidR="00B07FC5" w:rsidRDefault="00B07FC5" w:rsidP="00263B7F">
      <w:pPr>
        <w:jc w:val="both"/>
      </w:pPr>
      <w:r>
        <w:t xml:space="preserve">Humans might pick up subtle difference in trajectories unfolding with or without air drag, which might </w:t>
      </w:r>
      <w:r w:rsidR="00554D7B">
        <w:t xml:space="preserve">interfere with their model of target motion and </w:t>
      </w:r>
      <w:r>
        <w:t>lead to more variable responses. To test this hypothesis, we use the Bayesian Mixed Models fitted above</w:t>
      </w:r>
      <w:r w:rsidR="00982D30">
        <w:t xml:space="preserve"> (Equation </w:t>
      </w:r>
      <w:r w:rsidR="00E16F22">
        <w:t>17</w:t>
      </w:r>
      <w:r w:rsidR="00982D30">
        <w:t xml:space="preserve"> for the temporal responses and Equation </w:t>
      </w:r>
      <w:r w:rsidR="00924FB4">
        <w:t xml:space="preserve">20 </w:t>
      </w:r>
      <w:r w:rsidR="00982D30">
        <w:t>for the spatial responses) and test the hypothesis that Air Drag: Absent leads to a loss in precision. For the timing task, we find</w:t>
      </w:r>
      <w:r w:rsidR="005914F7">
        <w:t xml:space="preserve"> </w:t>
      </w:r>
      <w:r w:rsidR="00924FB4">
        <w:t>a Posterior Probability of 0.66 and an Evidence Ratio of 1.96</w:t>
      </w:r>
      <w:r w:rsidR="0099376C">
        <w:t xml:space="preserve">, with the standard deviation for </w:t>
      </w:r>
      <w:r w:rsidR="00134409">
        <w:t xml:space="preserve">Air Drag: Absent 0.001 higher than for Air Drag: Present (SE = 0.003, 95 % CI = [-0.004; 0.006]), </w:t>
      </w:r>
      <w:r w:rsidR="00924FB4">
        <w:t>in favor of this hypothesis</w:t>
      </w:r>
      <w:r w:rsidR="00134409">
        <w:t>.</w:t>
      </w:r>
      <w:r w:rsidR="00924FB4">
        <w:t xml:space="preserve"> </w:t>
      </w:r>
      <w:r w:rsidR="00134409">
        <w:t>T</w:t>
      </w:r>
      <w:r w:rsidR="00924FB4">
        <w:t xml:space="preserve">hat is, the data support slightly more our hypothesis than the counter hypothesis that Air Drag: Absent </w:t>
      </w:r>
      <w:r w:rsidR="00924FB4" w:rsidRPr="00315F59">
        <w:t>increases</w:t>
      </w:r>
      <w:r w:rsidR="00924FB4">
        <w:t xml:space="preserve"> precision. For the spatial task, we find </w:t>
      </w:r>
      <w:r w:rsidR="00134409">
        <w:t>the estimated standard deviation to be 0.002 higher for Air Drag: Present than for Air Drag: Absent (SE = 0.002, 95 % CI = [-0.00</w:t>
      </w:r>
      <w:r w:rsidR="003E6AC3">
        <w:t>04</w:t>
      </w:r>
      <w:r w:rsidR="00134409">
        <w:t xml:space="preserve">; </w:t>
      </w:r>
      <w:r w:rsidR="00134409">
        <w:lastRenderedPageBreak/>
        <w:t>0.004]). This corresponds to</w:t>
      </w:r>
      <w:r w:rsidR="00924FB4">
        <w:t xml:space="preserve"> Posterior Probability</w:t>
      </w:r>
      <w:r w:rsidR="00A37696">
        <w:t xml:space="preserve"> of 0.07 and an Evidence Ratio of 0.06, that is, the data provide more support for the hypothesis that Air Drag: Absent </w:t>
      </w:r>
      <w:r w:rsidR="00A37696" w:rsidRPr="00B51519">
        <w:rPr>
          <w:i/>
          <w:iCs/>
        </w:rPr>
        <w:t>increases</w:t>
      </w:r>
      <w:r w:rsidR="00A37696">
        <w:t xml:space="preserve"> precision.</w:t>
      </w:r>
      <w:r w:rsidR="00D75E04">
        <w:t xml:space="preserve"> Overall, our data do not provide strong support for </w:t>
      </w:r>
      <w:r w:rsidR="00315F59">
        <w:t>any relationship between air drag and response variability.</w:t>
      </w:r>
    </w:p>
    <w:p w14:paraId="5D7BF64B" w14:textId="77777777" w:rsidR="00263B7F" w:rsidRPr="00B07FC5" w:rsidRDefault="00263B7F" w:rsidP="00263B7F">
      <w:pPr>
        <w:jc w:val="both"/>
      </w:pPr>
    </w:p>
    <w:p w14:paraId="2111F33A" w14:textId="6FD4EF31" w:rsidR="00BC575F" w:rsidRPr="00BC575F" w:rsidRDefault="00BC575F" w:rsidP="00BC575F">
      <w:pPr>
        <w:pStyle w:val="Heading3"/>
      </w:pPr>
      <w:r>
        <w:t xml:space="preserve">Does variability in responses differ between </w:t>
      </w:r>
      <w:r w:rsidR="00B07FC5">
        <w:t>congruent and incongruent trials</w:t>
      </w:r>
      <w:r>
        <w:t>?</w:t>
      </w:r>
    </w:p>
    <w:p w14:paraId="7377775C" w14:textId="208BEBC3" w:rsidR="00EA265E" w:rsidRDefault="00BC575F" w:rsidP="00EC2370">
      <w:pPr>
        <w:jc w:val="both"/>
      </w:pPr>
      <w:r>
        <w:t>It stands to reason that a conflict between texture and other physical (air drag-relevant) properties could lead subjects to extrapolate motion less precisely. As testing for variability differences is not straight-forward with tradition</w:t>
      </w:r>
      <w:r w:rsidR="005D37AF">
        <w:t>al</w:t>
      </w:r>
      <w:r>
        <w:t xml:space="preserve"> Linear Mixed Models, we again employ Bayesian Linear Mixed Modelling. We establish a Test Model with Congruency (“Congruent”, “Incongruent”) as fixed effect and random intercepts per participant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C575F" w:rsidRPr="0095639F" w14:paraId="4BE98C08" w14:textId="77777777" w:rsidTr="00C92624">
        <w:trPr>
          <w:trHeight w:val="376"/>
        </w:trPr>
        <w:tc>
          <w:tcPr>
            <w:tcW w:w="8314" w:type="dxa"/>
            <w:shd w:val="clear" w:color="auto" w:fill="FFFFFF" w:themeFill="background1"/>
            <w:vAlign w:val="center"/>
          </w:tcPr>
          <w:p w14:paraId="27A70D50" w14:textId="7F18C395" w:rsidR="00BC575F" w:rsidRPr="0095639F" w:rsidRDefault="00277B3F"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Timing</m:t>
                    </m:r>
                  </m:sub>
                </m:sSub>
                <m:r>
                  <w:rPr>
                    <w:rFonts w:ascii="Cambria Math" w:hAnsi="Cambria Math"/>
                    <w:sz w:val="20"/>
                    <w:szCs w:val="20"/>
                    <w:lang w:val="es-ES"/>
                  </w:rPr>
                  <m:t xml:space="preserve"> ~ </m:t>
                </m:r>
                <m:r>
                  <w:rPr>
                    <w:rFonts w:ascii="Cambria Math" w:hAnsi="Cambria Math"/>
                    <w:sz w:val="20"/>
                    <w:szCs w:val="20"/>
                  </w:rPr>
                  <m:t>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EB68A6E" w14:textId="70876AC2" w:rsidR="00BC575F" w:rsidRPr="0095639F" w:rsidRDefault="00BC575F" w:rsidP="00C92624">
            <w:pPr>
              <w:pStyle w:val="MaterialsandMethodsText"/>
              <w:rPr>
                <w:sz w:val="20"/>
                <w:szCs w:val="20"/>
              </w:rPr>
            </w:pPr>
            <w:r w:rsidRPr="0095639F">
              <w:rPr>
                <w:sz w:val="20"/>
                <w:szCs w:val="20"/>
              </w:rPr>
              <w:t>[</w:t>
            </w:r>
            <w:r w:rsidR="008C6D9F" w:rsidRPr="0095639F">
              <w:rPr>
                <w:sz w:val="20"/>
                <w:szCs w:val="20"/>
              </w:rPr>
              <w:t>25</w:t>
            </w:r>
            <w:r w:rsidRPr="0095639F">
              <w:rPr>
                <w:sz w:val="20"/>
                <w:szCs w:val="20"/>
              </w:rPr>
              <w:t>]</w:t>
            </w:r>
          </w:p>
        </w:tc>
      </w:tr>
    </w:tbl>
    <w:p w14:paraId="18419969" w14:textId="062C7182" w:rsidR="00BC575F" w:rsidRDefault="00054B68" w:rsidP="00EC2370">
      <w:pPr>
        <w:jc w:val="both"/>
      </w:pPr>
      <w:r>
        <w:t xml:space="preserve">We found the standard deviation for </w:t>
      </w:r>
      <w:r w:rsidR="00AF0CE6">
        <w:t xml:space="preserve">Congruency: </w:t>
      </w:r>
      <w:r>
        <w:t>C</w:t>
      </w:r>
      <w:r w:rsidR="00AF0CE6">
        <w:t xml:space="preserve">ongruent </w:t>
      </w:r>
      <w:r w:rsidR="005B2E73">
        <w:t xml:space="preserve">to be 0.006 higher than for Congruency: Incongruent (SE = 004, 95 % CI = [-0.005; 0.13]). This corresponds to </w:t>
      </w:r>
      <w:r w:rsidR="00AF0CE6">
        <w:t xml:space="preserve">a Posterior Probability of </w:t>
      </w:r>
      <w:r w:rsidR="00D75E04">
        <w:t>0.0</w:t>
      </w:r>
      <w:r w:rsidR="003B2872">
        <w:t>6</w:t>
      </w:r>
      <w:r w:rsidR="00AF0CE6">
        <w:t xml:space="preserve"> and a</w:t>
      </w:r>
      <w:r w:rsidR="003B2872">
        <w:t>n</w:t>
      </w:r>
      <w:r w:rsidR="00AF0CE6">
        <w:t xml:space="preserve"> Evidence Ratio of </w:t>
      </w:r>
      <w:r w:rsidR="003B2872">
        <w:t>0.07</w:t>
      </w:r>
      <w:r w:rsidR="005B2E73">
        <w:t xml:space="preserve"> in favor of the hypothesis that Congruency: Congruent elicits a higher precision.</w:t>
      </w:r>
      <w:r w:rsidR="00AF0CE6">
        <w:t xml:space="preserve"> </w:t>
      </w:r>
      <w:r w:rsidR="00C37F7A">
        <w:t>The data thus provide some support for the alternative hypothesis, namely that Congruency: Incongruent leads to more precise responses in the timing task.</w:t>
      </w:r>
    </w:p>
    <w:p w14:paraId="46E2F5A0" w14:textId="4692F729" w:rsidR="005D37AF" w:rsidRDefault="005D37AF" w:rsidP="00EC2370">
      <w:pPr>
        <w:jc w:val="both"/>
      </w:pPr>
      <w:r>
        <w:t>We then repeat the same procedure for the spatial task. The specified model i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5D37AF" w:rsidRPr="0095639F" w14:paraId="07E10A17" w14:textId="77777777" w:rsidTr="00C92624">
        <w:trPr>
          <w:trHeight w:val="376"/>
        </w:trPr>
        <w:tc>
          <w:tcPr>
            <w:tcW w:w="8314" w:type="dxa"/>
            <w:shd w:val="clear" w:color="auto" w:fill="FFFFFF" w:themeFill="background1"/>
            <w:vAlign w:val="center"/>
          </w:tcPr>
          <w:p w14:paraId="04A5135A" w14:textId="77777777" w:rsidR="005D37AF" w:rsidRPr="0095639F" w:rsidRDefault="00277B3F"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BE41406" w14:textId="1CA1427F" w:rsidR="005D37AF" w:rsidRPr="0095639F" w:rsidRDefault="005D37AF" w:rsidP="00C92624">
            <w:pPr>
              <w:pStyle w:val="MaterialsandMethodsText"/>
              <w:rPr>
                <w:sz w:val="20"/>
                <w:szCs w:val="20"/>
              </w:rPr>
            </w:pPr>
            <w:r w:rsidRPr="0095639F">
              <w:rPr>
                <w:sz w:val="20"/>
                <w:szCs w:val="20"/>
              </w:rPr>
              <w:t>[</w:t>
            </w:r>
            <w:r w:rsidR="008C6D9F" w:rsidRPr="0095639F">
              <w:rPr>
                <w:sz w:val="20"/>
                <w:szCs w:val="20"/>
              </w:rPr>
              <w:t>26</w:t>
            </w:r>
            <w:r w:rsidRPr="0095639F">
              <w:rPr>
                <w:sz w:val="20"/>
                <w:szCs w:val="20"/>
              </w:rPr>
              <w:t>]</w:t>
            </w:r>
          </w:p>
        </w:tc>
      </w:tr>
    </w:tbl>
    <w:p w14:paraId="5D9051F5" w14:textId="427810CA" w:rsidR="005D37AF" w:rsidRDefault="005D37AF" w:rsidP="00EC2370">
      <w:pPr>
        <w:jc w:val="both"/>
      </w:pPr>
      <w:r>
        <w:t xml:space="preserve">Here, we also find variability to </w:t>
      </w:r>
      <w:r w:rsidR="004876A1">
        <w:t>be slightly lower in the Congruency: Incongruent condition,</w:t>
      </w:r>
      <w:r w:rsidR="005B2E73">
        <w:t xml:space="preserve"> by 0.004 (SE = 0.005, 95 % CI = [0.0008; 0.009]). This corresponds to a </w:t>
      </w:r>
      <w:r>
        <w:t xml:space="preserve">Posterior Probability of </w:t>
      </w:r>
      <w:r w:rsidR="004876A1">
        <w:t>0.03</w:t>
      </w:r>
      <w:r>
        <w:t xml:space="preserve"> and an Evidence Ratio of </w:t>
      </w:r>
      <w:r w:rsidR="004876A1">
        <w:t>0.03 in favor of our original working hypothesis</w:t>
      </w:r>
      <w:r>
        <w:t xml:space="preserve">. </w:t>
      </w:r>
      <w:r w:rsidR="004876A1">
        <w:t xml:space="preserve">This represents, again, some evidence that variability might actually be </w:t>
      </w:r>
      <w:r w:rsidR="004876A1" w:rsidRPr="004876A1">
        <w:rPr>
          <w:i/>
          <w:iCs/>
        </w:rPr>
        <w:t>lower</w:t>
      </w:r>
      <w:r w:rsidR="004876A1">
        <w:t xml:space="preserve"> for conflicting textures and sizes.</w:t>
      </w:r>
    </w:p>
    <w:p w14:paraId="339E42E7" w14:textId="7BE73108" w:rsidR="00BC341D" w:rsidRDefault="00E8097A" w:rsidP="00EC2370">
      <w:pPr>
        <w:jc w:val="both"/>
      </w:pPr>
      <w:r>
        <w:t xml:space="preserve">Overall, we found for both tasks that variability was decreased slightly for the incongruent condition. However, the differences are extremely </w:t>
      </w:r>
      <w:r w:rsidR="00732E22">
        <w:t>small</w:t>
      </w:r>
      <w:r>
        <w:t>, and might have their source in other effects, such as observers attending more strongly to unexpected stimuli.</w:t>
      </w:r>
    </w:p>
    <w:p w14:paraId="4647B238" w14:textId="77777777" w:rsidR="00DA3054" w:rsidRDefault="00DA3054" w:rsidP="00DA3054">
      <w:pPr>
        <w:keepNext/>
        <w:jc w:val="both"/>
      </w:pPr>
      <w:r>
        <w:rPr>
          <w:noProof/>
        </w:rPr>
        <w:lastRenderedPageBreak/>
        <w:drawing>
          <wp:inline distT="0" distB="0" distL="0" distR="0" wp14:anchorId="2B55FD23" wp14:editId="08D701EE">
            <wp:extent cx="5934075" cy="29718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0D3F86B0" w14:textId="54596257" w:rsidR="00DA3054" w:rsidRDefault="00DA3054" w:rsidP="00DA3054">
      <w:pPr>
        <w:pStyle w:val="Caption"/>
        <w:jc w:val="both"/>
      </w:pPr>
      <w:r>
        <w:t xml:space="preserve">Figure </w:t>
      </w:r>
      <w:fldSimple w:instr=" SEQ Figure \* ARABIC ">
        <w:r w:rsidR="007E51E7">
          <w:rPr>
            <w:noProof/>
          </w:rPr>
          <w:t>4</w:t>
        </w:r>
      </w:fldSimple>
      <w:r>
        <w:t>: Distribution of errors for trials where the ball texture was congruent with its size and other physical properties (Congruent) and where they were incongruent (Incongruent). The dotted line represents an error ratio of 1, that is perfect accuracy. A. Timing errors. B. Spatial errors.</w:t>
      </w:r>
    </w:p>
    <w:p w14:paraId="17E2F730" w14:textId="77777777" w:rsidR="00DA3054" w:rsidRPr="00DA3054" w:rsidRDefault="00DA3054" w:rsidP="00DA3054"/>
    <w:p w14:paraId="72E83542" w14:textId="790B1B44" w:rsidR="00864D4C" w:rsidRDefault="00864D4C" w:rsidP="005C547D">
      <w:pPr>
        <w:pStyle w:val="Heading3"/>
      </w:pPr>
      <w:r>
        <w:t xml:space="preserve">Do different </w:t>
      </w:r>
      <w:r w:rsidR="000D68EA">
        <w:t>object sizes</w:t>
      </w:r>
      <w:r>
        <w:t xml:space="preserve"> elicit differences in conditions?</w:t>
      </w:r>
    </w:p>
    <w:p w14:paraId="5F3E87DB" w14:textId="06867FED" w:rsidR="00BC575F" w:rsidRDefault="005C547D" w:rsidP="00EC2370">
      <w:pPr>
        <w:jc w:val="both"/>
      </w:pPr>
      <w:r>
        <w:t>It is furthermore possible that performance is affected by the simulated objects. For example, performance for tennis ball</w:t>
      </w:r>
      <w:r w:rsidR="0072302C">
        <w:t>-sized targets (Tennis Ball, Congruent and Basketball, Incongruent)</w:t>
      </w:r>
      <w:r>
        <w:t xml:space="preserve"> could be less precise because they are smaller, which might lead to a less precise representation of their size</w:t>
      </w:r>
      <w:r w:rsidR="009D772E">
        <w:t>, as estimates of the visual angle get more precise for higher values.</w:t>
      </w:r>
      <w:r w:rsidR="00F83CC5">
        <w:t xml:space="preserve"> </w:t>
      </w:r>
      <w:r w:rsidR="00A2275C">
        <w:fldChar w:fldCharType="begin"/>
      </w:r>
      <w:r w:rsidR="00A2275C">
        <w:instrText xml:space="preserve"> REF _Ref36175866 \h </w:instrText>
      </w:r>
      <w:r w:rsidR="00A2275C">
        <w:fldChar w:fldCharType="separate"/>
      </w:r>
      <w:r w:rsidR="00A2275C">
        <w:t xml:space="preserve">Figure </w:t>
      </w:r>
      <w:r w:rsidR="00A2275C">
        <w:rPr>
          <w:noProof/>
        </w:rPr>
        <w:t>5</w:t>
      </w:r>
      <w:r w:rsidR="00A2275C">
        <w:fldChar w:fldCharType="end"/>
      </w:r>
      <w:r w:rsidR="00A2275C">
        <w:t xml:space="preserve"> gives some indication that there might be difference</w:t>
      </w:r>
      <w:r w:rsidR="009D772E">
        <w:t>s</w:t>
      </w:r>
      <w:r w:rsidR="00A2275C">
        <w:t xml:space="preserve">, especially for the spatial task. </w:t>
      </w:r>
      <w:r w:rsidR="00F83CC5">
        <w:t xml:space="preserve">We thus employ the same procedure as in the previous section, and fit the following model, with Ball </w:t>
      </w:r>
      <w:r w:rsidR="009D772E">
        <w:t>Size</w:t>
      </w:r>
      <w:r w:rsidR="00F83CC5">
        <w:t xml:space="preserve"> (</w:t>
      </w:r>
      <w:r w:rsidR="009D772E">
        <w:t>0.033 m and 0.12 m</w:t>
      </w:r>
      <w:r w:rsidR="00F83CC5">
        <w:t>) as fixed effect and random intercepts per participants</w:t>
      </w:r>
      <w:r w:rsidR="00422259">
        <w:t xml:space="preserve">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83CC5" w:rsidRPr="0095639F" w14:paraId="02DFA25D" w14:textId="77777777" w:rsidTr="00C92624">
        <w:trPr>
          <w:trHeight w:val="376"/>
        </w:trPr>
        <w:tc>
          <w:tcPr>
            <w:tcW w:w="8314" w:type="dxa"/>
            <w:shd w:val="clear" w:color="auto" w:fill="FFFFFF" w:themeFill="background1"/>
            <w:vAlign w:val="center"/>
          </w:tcPr>
          <w:p w14:paraId="691593E1" w14:textId="6180C0A7" w:rsidR="00F83CC5" w:rsidRPr="0095639F" w:rsidRDefault="00277B3F"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BD704CA" w14:textId="7239F467" w:rsidR="00F83CC5" w:rsidRPr="0095639F" w:rsidRDefault="00F83CC5" w:rsidP="00C92624">
            <w:pPr>
              <w:pStyle w:val="MaterialsandMethodsText"/>
              <w:rPr>
                <w:sz w:val="20"/>
                <w:szCs w:val="20"/>
              </w:rPr>
            </w:pPr>
            <w:r w:rsidRPr="0095639F">
              <w:rPr>
                <w:sz w:val="20"/>
                <w:szCs w:val="20"/>
              </w:rPr>
              <w:t>[</w:t>
            </w:r>
            <w:r w:rsidR="006C0E39" w:rsidRPr="0095639F">
              <w:rPr>
                <w:sz w:val="20"/>
                <w:szCs w:val="20"/>
              </w:rPr>
              <w:t>2</w:t>
            </w:r>
            <w:r w:rsidR="008C6D9F" w:rsidRPr="0095639F">
              <w:rPr>
                <w:sz w:val="20"/>
                <w:szCs w:val="20"/>
              </w:rPr>
              <w:t>7</w:t>
            </w:r>
            <w:r w:rsidRPr="0095639F">
              <w:rPr>
                <w:sz w:val="20"/>
                <w:szCs w:val="20"/>
              </w:rPr>
              <w:t>]</w:t>
            </w:r>
          </w:p>
        </w:tc>
      </w:tr>
    </w:tbl>
    <w:p w14:paraId="5DF87855" w14:textId="68B41DA8" w:rsidR="0028204D" w:rsidRDefault="00065819" w:rsidP="000F2606">
      <w:r>
        <w:t xml:space="preserve">We find that the standard deviation for the bigger ball size was slightly higher than for the smaller ball size (by 0.007, SE = 0.003; 95 % CI = 0.002;0.012]). This corresponded to </w:t>
      </w:r>
      <w:r w:rsidR="0099701D">
        <w:t xml:space="preserve">a Posterior Probability of </w:t>
      </w:r>
      <w:r w:rsidR="00B26687">
        <w:t>0.01</w:t>
      </w:r>
      <w:r w:rsidR="0099701D">
        <w:t xml:space="preserve"> and an Evidence Ratio of </w:t>
      </w:r>
      <w:r w:rsidR="00B26687">
        <w:t>0.01</w:t>
      </w:r>
      <w:r>
        <w:t xml:space="preserve"> for the original hypothesis that smaller balls should lead to higher variability</w:t>
      </w:r>
      <w:r w:rsidR="000132A7">
        <w:t>.</w:t>
      </w:r>
      <w:r w:rsidR="00B26687">
        <w:t xml:space="preserve"> This represents moderate evidence that smaller balls lead to higher precision.</w:t>
      </w:r>
    </w:p>
    <w:p w14:paraId="0D1CAA36" w14:textId="6FA9BE5A" w:rsidR="00A40624" w:rsidRDefault="00A40624" w:rsidP="000F2606">
      <w:r>
        <w:t>We conducted the same analysis for the spatial error:</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40624" w:rsidRPr="0095639F" w14:paraId="0A64E8E2" w14:textId="77777777" w:rsidTr="00797B60">
        <w:trPr>
          <w:trHeight w:val="376"/>
        </w:trPr>
        <w:tc>
          <w:tcPr>
            <w:tcW w:w="8314" w:type="dxa"/>
            <w:shd w:val="clear" w:color="auto" w:fill="FFFFFF" w:themeFill="background1"/>
            <w:vAlign w:val="center"/>
          </w:tcPr>
          <w:p w14:paraId="63422FED" w14:textId="6C7E5CB5" w:rsidR="00A40624" w:rsidRPr="0095639F" w:rsidRDefault="00277B3F"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D358CBB" w14:textId="2F3627ED" w:rsidR="00A40624" w:rsidRPr="0095639F" w:rsidRDefault="00A40624" w:rsidP="00797B60">
            <w:pPr>
              <w:pStyle w:val="MaterialsandMethodsText"/>
              <w:rPr>
                <w:sz w:val="20"/>
                <w:szCs w:val="20"/>
              </w:rPr>
            </w:pPr>
            <w:r w:rsidRPr="0095639F">
              <w:rPr>
                <w:sz w:val="20"/>
                <w:szCs w:val="20"/>
              </w:rPr>
              <w:t>[2</w:t>
            </w:r>
            <w:r w:rsidR="008C6D9F" w:rsidRPr="0095639F">
              <w:rPr>
                <w:sz w:val="20"/>
                <w:szCs w:val="20"/>
              </w:rPr>
              <w:t>8</w:t>
            </w:r>
            <w:r w:rsidRPr="0095639F">
              <w:rPr>
                <w:sz w:val="20"/>
                <w:szCs w:val="20"/>
              </w:rPr>
              <w:t>]</w:t>
            </w:r>
          </w:p>
        </w:tc>
      </w:tr>
    </w:tbl>
    <w:p w14:paraId="54CEB217" w14:textId="5C468B8E" w:rsidR="00A40624" w:rsidRDefault="00FF2D8C" w:rsidP="000B75DA">
      <w:pPr>
        <w:jc w:val="both"/>
      </w:pPr>
      <w:r>
        <w:t>We found that the standard deviation for the smaller ball was, again, lower than for the bigger ball (by 0.0008, SE = 0.0035, 95 % CI = [-0.002; 0.004</w:t>
      </w:r>
      <w:r w:rsidR="008406FA">
        <w:t>]). This corresponded to</w:t>
      </w:r>
      <w:r>
        <w:t xml:space="preserve"> </w:t>
      </w:r>
      <w:r w:rsidR="0028204D">
        <w:t xml:space="preserve">a Posterior Probability </w:t>
      </w:r>
      <w:r w:rsidR="008440D4">
        <w:t xml:space="preserve">of </w:t>
      </w:r>
      <w:r w:rsidR="00BA5605">
        <w:t>0.3</w:t>
      </w:r>
      <w:r w:rsidR="0028204D">
        <w:t xml:space="preserve"> and an Evidence Ratio of </w:t>
      </w:r>
      <w:r w:rsidR="00BA5605">
        <w:t>0.44</w:t>
      </w:r>
      <w:r w:rsidR="008440D4">
        <w:t xml:space="preserve">, </w:t>
      </w:r>
      <w:r w:rsidR="008406FA">
        <w:t xml:space="preserve">thus </w:t>
      </w:r>
      <w:r w:rsidR="008440D4">
        <w:t xml:space="preserve">supporting slightly more the alternative hypothesis that smaller objects lead to increased precision. Overall, this represents some evidence that smaller </w:t>
      </w:r>
      <w:r w:rsidR="00D23FCC">
        <w:t xml:space="preserve">targets </w:t>
      </w:r>
      <w:r w:rsidR="008440D4">
        <w:t xml:space="preserve">did not lead to </w:t>
      </w:r>
      <w:r w:rsidR="008440D4">
        <w:lastRenderedPageBreak/>
        <w:t>precision losses in our task. This can be taken as evidence that the visual angle has a very subordinate role for both temporal and spatial judgements at an intermediate distance in the fronto-parallel plane.</w:t>
      </w:r>
    </w:p>
    <w:p w14:paraId="52172B26" w14:textId="7E2D0C60" w:rsidR="00A40624" w:rsidRDefault="00A40624" w:rsidP="00A367D0">
      <w:pPr>
        <w:jc w:val="both"/>
      </w:pPr>
      <w:r>
        <w:t xml:space="preserve">Furthermore, depth perception is not perfect in virtual reality, so a smaller optic size of the object could lead subjects to interpret that object as further away. And if participants perceive the object as further away, they might time responses too late because the same visual flow information about the distance between the point of disappearance and the target table would correspond to a larger physical distance. This is unlikely because our trajectories are governed by earth gravity, and earth gravity has been shown to help interpret visual motion in its context </w:t>
      </w:r>
      <w:r>
        <w:fldChar w:fldCharType="begin" w:fldLock="1"/>
      </w:r>
      <w:r>
        <w:instrText>ADDIN CSL_CITATION {"citationItems":[{"id":"ITEM-1","itemData":{"author":[{"dropping-particle":"","family":"Vallortigara","given":"Giorgio","non-dropping-particle":"","parse-names":false,"suffix":""},{"dropping-particle":"","family":"Regolin","given":"Lucia","non-dropping-particle":"","parse-names":false,"suffix":""}],"container-title":"Current Biology","id":"ITEM-1","issue":"September","issued":{"date-parts":[["2007"]]},"page":"R279–R280","title":"Gravity bias in the interpretation of biological motion by inexperienced chicks","type":"article-journal","volume":"16"},"uris":["http://www.mendeley.com/documents/?uuid=d2326aff-7b18-4aa5-8a3c-5d48b92af77a"]},{"id":"ITEM-2","itemData":{"DOI":"10.1167/3.4.1","ISBN":"1534-7362 (Electronic)","ISSN":"1534-7362","PMID":"12803534","abstract":"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author":[{"dropping-particle":"","family":"Jokisch","given":"Daniel","non-dropping-particle":"","parse-names":false,"suffix":""},{"dropping-particle":"","family":"Troje","given":"Nikolaus F","non-dropping-particle":"","parse-names":false,"suffix":""}],"container-title":"Journal of vision","id":"ITEM-2","issue":"4","issued":{"date-parts":[["2003"]]},"page":"252-264","title":"Biological motion as a cue for the perception of size.","type":"article-journal","volume":"3"},"uris":["http://www.mendeley.com/documents/?uuid=b1fa4c32-7e27-4ae5-ad3f-9421d31e1d7d"]},{"id":"ITEM-3","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3","issue":"5-6","issued":{"date-parts":[["2015"]]},"page":"397-426","title":"Gravity in the Brain as a Reference for Space and Time Perception","type":"article-journal","volume":"28"},"uris":["http://www.mendeley.com/documents/?uuid=64d787e5-c03e-40b0-b0a3-864ca634a9c4"]}],"mendeley":{"formattedCitation":"(Jokisch &amp; Troje, 2003; Lacquaniti et al., 2015; Vallortigara &amp; Regolin, 2007)","plainTextFormattedCitation":"(Jokisch &amp; Troje, 2003; Lacquaniti et al., 2015; Vallortigara &amp; Regolin, 2007)","previouslyFormattedCitation":"(Jokisch &amp; Troje, 2003; Lacquaniti et al., 2015; Vallortigara &amp; Regolin, 2007)"},"properties":{"noteIndex":0},"schema":"https://github.com/citation-style-language/schema/raw/master/csl-citation.json"}</w:instrText>
      </w:r>
      <w:r>
        <w:fldChar w:fldCharType="separate"/>
      </w:r>
      <w:r w:rsidRPr="00F83CC5">
        <w:rPr>
          <w:noProof/>
        </w:rPr>
        <w:t>(Jokisch &amp; Troje, 2003; Lacquaniti et al., 2015; Vallortigara &amp; Regolin, 2007)</w:t>
      </w:r>
      <w:r>
        <w:fldChar w:fldCharType="end"/>
      </w:r>
      <w:r>
        <w:t xml:space="preserve">. However, this process might compensate </w:t>
      </w:r>
      <w:r w:rsidR="00A367D0">
        <w:t xml:space="preserve">only </w:t>
      </w:r>
      <w:r>
        <w:t>partially for misperceptions in depth.</w:t>
      </w:r>
      <w:r w:rsidR="00A367D0">
        <w:t xml:space="preserve"> To test this hypothesis, we use </w:t>
      </w:r>
      <w:r w:rsidR="004B7C16">
        <w:t xml:space="preserve">non-Bayesian </w:t>
      </w:r>
      <w:r w:rsidR="00A367D0">
        <w:t>Linear Mixed Modelling to fit the same test models as for the exploratory precision analyses abov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367D0" w:rsidRPr="0095639F" w14:paraId="29E0866A" w14:textId="77777777" w:rsidTr="00797B60">
        <w:trPr>
          <w:trHeight w:val="376"/>
        </w:trPr>
        <w:tc>
          <w:tcPr>
            <w:tcW w:w="8314" w:type="dxa"/>
            <w:shd w:val="clear" w:color="auto" w:fill="FFFFFF" w:themeFill="background1"/>
            <w:vAlign w:val="center"/>
          </w:tcPr>
          <w:p w14:paraId="22FFF03C" w14:textId="2E56EFCA" w:rsidR="00A367D0" w:rsidRPr="0095639F" w:rsidRDefault="00277B3F"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FAFE492" w14:textId="4E8CD49C" w:rsidR="00A367D0" w:rsidRPr="0095639F" w:rsidRDefault="00A367D0" w:rsidP="00797B60">
            <w:pPr>
              <w:pStyle w:val="MaterialsandMethodsText"/>
              <w:rPr>
                <w:sz w:val="20"/>
                <w:szCs w:val="20"/>
              </w:rPr>
            </w:pPr>
            <w:r w:rsidRPr="0095639F">
              <w:rPr>
                <w:sz w:val="20"/>
                <w:szCs w:val="20"/>
              </w:rPr>
              <w:t>[2</w:t>
            </w:r>
            <w:r w:rsidR="008C6D9F" w:rsidRPr="0095639F">
              <w:rPr>
                <w:sz w:val="20"/>
                <w:szCs w:val="20"/>
              </w:rPr>
              <w:t>9</w:t>
            </w:r>
            <w:r w:rsidRPr="0095639F">
              <w:rPr>
                <w:sz w:val="20"/>
                <w:szCs w:val="20"/>
              </w:rPr>
              <w:t>]</w:t>
            </w:r>
          </w:p>
        </w:tc>
      </w:tr>
      <w:tr w:rsidR="00A367D0" w:rsidRPr="0095639F" w14:paraId="256D5833" w14:textId="77777777" w:rsidTr="00797B60">
        <w:trPr>
          <w:trHeight w:val="376"/>
        </w:trPr>
        <w:tc>
          <w:tcPr>
            <w:tcW w:w="8314" w:type="dxa"/>
            <w:shd w:val="clear" w:color="auto" w:fill="FFFFFF" w:themeFill="background1"/>
            <w:vAlign w:val="center"/>
          </w:tcPr>
          <w:p w14:paraId="14411D8F" w14:textId="3F06294C" w:rsidR="00A367D0" w:rsidRPr="0095639F" w:rsidRDefault="00277B3F" w:rsidP="00A367D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117B451" w14:textId="799A005F" w:rsidR="00A367D0" w:rsidRPr="0095639F" w:rsidRDefault="00A367D0" w:rsidP="00A367D0">
            <w:pPr>
              <w:pStyle w:val="MaterialsandMethodsText"/>
              <w:rPr>
                <w:sz w:val="20"/>
                <w:szCs w:val="20"/>
              </w:rPr>
            </w:pPr>
            <w:r w:rsidRPr="0095639F">
              <w:rPr>
                <w:sz w:val="20"/>
                <w:szCs w:val="20"/>
              </w:rPr>
              <w:t>[</w:t>
            </w:r>
            <w:r w:rsidR="008C6D9F" w:rsidRPr="0095639F">
              <w:rPr>
                <w:sz w:val="20"/>
                <w:szCs w:val="20"/>
              </w:rPr>
              <w:t>30</w:t>
            </w:r>
            <w:r w:rsidRPr="0095639F">
              <w:rPr>
                <w:sz w:val="20"/>
                <w:szCs w:val="20"/>
              </w:rPr>
              <w:t>]</w:t>
            </w:r>
          </w:p>
        </w:tc>
      </w:tr>
    </w:tbl>
    <w:p w14:paraId="58FABA87" w14:textId="39B2D4DC" w:rsidR="00422259" w:rsidRPr="000F2606" w:rsidRDefault="00A367D0" w:rsidP="000F2606">
      <w:r>
        <w:t xml:space="preserve">And compare them again Null </w:t>
      </w:r>
      <w:r w:rsidR="00C55203">
        <w:t>M</w:t>
      </w:r>
      <w:r>
        <w:t>odels without Ball Type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367D0" w:rsidRPr="0095639F" w14:paraId="7EFAE8D6" w14:textId="77777777" w:rsidTr="00797B60">
        <w:trPr>
          <w:trHeight w:val="376"/>
        </w:trPr>
        <w:tc>
          <w:tcPr>
            <w:tcW w:w="8314" w:type="dxa"/>
            <w:shd w:val="clear" w:color="auto" w:fill="FFFFFF" w:themeFill="background1"/>
            <w:vAlign w:val="center"/>
          </w:tcPr>
          <w:p w14:paraId="648D8AA6" w14:textId="5911C22E" w:rsidR="00A367D0" w:rsidRPr="0095639F" w:rsidRDefault="00277B3F"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50D0163" w14:textId="26962145" w:rsidR="00A367D0" w:rsidRPr="0095639F" w:rsidRDefault="00A367D0" w:rsidP="00797B60">
            <w:pPr>
              <w:pStyle w:val="MaterialsandMethodsText"/>
              <w:rPr>
                <w:sz w:val="20"/>
                <w:szCs w:val="20"/>
              </w:rPr>
            </w:pPr>
            <w:r w:rsidRPr="0095639F">
              <w:rPr>
                <w:sz w:val="20"/>
                <w:szCs w:val="20"/>
              </w:rPr>
              <w:t>[</w:t>
            </w:r>
            <w:r w:rsidR="008C6D9F" w:rsidRPr="0095639F">
              <w:rPr>
                <w:sz w:val="20"/>
                <w:szCs w:val="20"/>
              </w:rPr>
              <w:t>31</w:t>
            </w:r>
            <w:r w:rsidRPr="0095639F">
              <w:rPr>
                <w:sz w:val="20"/>
                <w:szCs w:val="20"/>
              </w:rPr>
              <w:t>]</w:t>
            </w:r>
          </w:p>
        </w:tc>
      </w:tr>
      <w:tr w:rsidR="00A367D0" w:rsidRPr="0095639F" w14:paraId="79CECA1C" w14:textId="77777777" w:rsidTr="00797B60">
        <w:trPr>
          <w:trHeight w:val="376"/>
        </w:trPr>
        <w:tc>
          <w:tcPr>
            <w:tcW w:w="8314" w:type="dxa"/>
            <w:shd w:val="clear" w:color="auto" w:fill="FFFFFF" w:themeFill="background1"/>
            <w:vAlign w:val="center"/>
          </w:tcPr>
          <w:p w14:paraId="7AC34A95" w14:textId="19533508" w:rsidR="00A367D0" w:rsidRPr="0095639F" w:rsidRDefault="00277B3F"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31112540" w14:textId="351D7A2F" w:rsidR="00A367D0" w:rsidRPr="0095639F" w:rsidRDefault="00A367D0" w:rsidP="00797B60">
            <w:pPr>
              <w:pStyle w:val="MaterialsandMethodsText"/>
              <w:rPr>
                <w:sz w:val="20"/>
                <w:szCs w:val="20"/>
              </w:rPr>
            </w:pPr>
            <w:r w:rsidRPr="0095639F">
              <w:rPr>
                <w:sz w:val="20"/>
                <w:szCs w:val="20"/>
              </w:rPr>
              <w:t>[</w:t>
            </w:r>
            <w:r w:rsidR="008C6D9F" w:rsidRPr="0095639F">
              <w:rPr>
                <w:sz w:val="20"/>
                <w:szCs w:val="20"/>
              </w:rPr>
              <w:t>32</w:t>
            </w:r>
            <w:r w:rsidRPr="0095639F">
              <w:rPr>
                <w:sz w:val="20"/>
                <w:szCs w:val="20"/>
              </w:rPr>
              <w:t>]</w:t>
            </w:r>
          </w:p>
        </w:tc>
      </w:tr>
    </w:tbl>
    <w:p w14:paraId="14F95EF1" w14:textId="158A4680" w:rsidR="00325883" w:rsidRDefault="009754A8" w:rsidP="003F4A3B">
      <w:pPr>
        <w:jc w:val="both"/>
      </w:pPr>
      <w:r>
        <w:t>We tested the Test Models against the Null Models with a Likelihood Ratio Test and found the variable “</w:t>
      </w:r>
      <w:r w:rsidR="00C174DC">
        <w:t>Ball Size</w:t>
      </w:r>
      <w:r>
        <w:t>” did not improve the model fit significantly for the temporal task (p = 0.</w:t>
      </w:r>
      <w:r w:rsidR="00C174DC">
        <w:t>422</w:t>
      </w:r>
      <w:r>
        <w:t>)</w:t>
      </w:r>
      <w:r w:rsidR="00C174DC">
        <w:t>.</w:t>
      </w:r>
      <w:r>
        <w:t xml:space="preserve"> </w:t>
      </w:r>
      <w:r w:rsidR="00C174DC">
        <w:t xml:space="preserve">For </w:t>
      </w:r>
      <w:r>
        <w:t>the spatial task</w:t>
      </w:r>
      <w:r w:rsidR="00C174DC">
        <w:t>, however, it did improve model fit significantly</w:t>
      </w:r>
      <w:r>
        <w:t> (p </w:t>
      </w:r>
      <w:r w:rsidR="00C174DC">
        <w:rPr>
          <w:lang w:val="en-CA"/>
        </w:rPr>
        <w:t>&lt; 2.2</w:t>
      </w:r>
      <w:r w:rsidR="00C174DC" w:rsidRPr="00C174DC">
        <w:t>*</w:t>
      </w:r>
      <w:r w:rsidR="00C174DC">
        <w:t>10</w:t>
      </w:r>
      <w:r w:rsidR="00C174DC" w:rsidRPr="00C174DC">
        <w:t>^1</w:t>
      </w:r>
      <w:r w:rsidR="00C174DC">
        <w:t>6</w:t>
      </w:r>
      <w:r>
        <w:t>).</w:t>
      </w:r>
      <w:r w:rsidR="003F7138">
        <w:t xml:space="preserve"> The regression coefficient for Ball Size: 0.12 m was 0.024</w:t>
      </w:r>
      <w:r w:rsidR="004B7C16">
        <w:t xml:space="preserve"> (SE = 0.002); the larger targets thus lead observers to judge objects as travelling further than smaller objects. </w:t>
      </w:r>
    </w:p>
    <w:p w14:paraId="74BF61F5" w14:textId="7787FDA7" w:rsidR="00C468AA" w:rsidRDefault="00C468AA" w:rsidP="003F4A3B">
      <w:pPr>
        <w:jc w:val="both"/>
      </w:pPr>
      <w:r>
        <w:t xml:space="preserve">Overall, this exploratory analysis shows that smaller targets might lead to a slightly increased precision, and that target </w:t>
      </w:r>
      <w:r w:rsidR="00FC34CD">
        <w:t>size bears no impact on timing accuracy, while it has a small, but robust influence on accuracy for spatial extrapolation.</w:t>
      </w:r>
    </w:p>
    <w:p w14:paraId="16EA4308" w14:textId="77777777" w:rsidR="007E51E7" w:rsidRDefault="007E51E7" w:rsidP="007E51E7">
      <w:pPr>
        <w:keepNext/>
        <w:jc w:val="both"/>
      </w:pPr>
      <w:r>
        <w:rPr>
          <w:noProof/>
        </w:rPr>
        <w:lastRenderedPageBreak/>
        <w:drawing>
          <wp:inline distT="0" distB="0" distL="0" distR="0" wp14:anchorId="680AC591" wp14:editId="4BFCC7D8">
            <wp:extent cx="5934075" cy="29718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34C0CBEE" w14:textId="49AA4DF3" w:rsidR="00DA3054" w:rsidRDefault="007E51E7" w:rsidP="007E51E7">
      <w:pPr>
        <w:pStyle w:val="Caption"/>
        <w:jc w:val="both"/>
      </w:pPr>
      <w:bookmarkStart w:id="7" w:name="_Ref36175866"/>
      <w:r>
        <w:t xml:space="preserve">Figure </w:t>
      </w:r>
      <w:fldSimple w:instr=" SEQ Figure \* ARABIC ">
        <w:r>
          <w:rPr>
            <w:noProof/>
          </w:rPr>
          <w:t>5</w:t>
        </w:r>
      </w:fldSimple>
      <w:bookmarkEnd w:id="7"/>
      <w:r>
        <w:t>: Distribution of errors for trials where the ball was of tennis ball size (0.033 m) and where the ball was of basketball size (0.12 m). The dotted line represents an error ratio of 1, that is perfect accuracy. A. Timing errors. B. Spatial errors.</w:t>
      </w:r>
    </w:p>
    <w:p w14:paraId="111A4214" w14:textId="092ADD67" w:rsidR="00325883" w:rsidRDefault="00325883" w:rsidP="003F4A3B">
      <w:pPr>
        <w:jc w:val="both"/>
      </w:pPr>
    </w:p>
    <w:p w14:paraId="4C7C720A" w14:textId="34A0FBAD" w:rsidR="00CD05C5" w:rsidRDefault="00CD05C5" w:rsidP="0093283D">
      <w:pPr>
        <w:pStyle w:val="Heading3"/>
      </w:pPr>
      <w:r>
        <w:t>Is there a lawful relation between biases and variability?</w:t>
      </w:r>
    </w:p>
    <w:p w14:paraId="1EE3EA9A" w14:textId="662B8A84" w:rsidR="00CD05C5" w:rsidRDefault="00CD05C5" w:rsidP="003F4A3B">
      <w:pPr>
        <w:jc w:val="both"/>
      </w:pPr>
      <w:r>
        <w:t xml:space="preserve">It has recently been argued that there is a lawful, linear relationship between perceptual biases and perceptual precision </w:t>
      </w:r>
      <w:r>
        <w:fldChar w:fldCharType="begin" w:fldLock="1"/>
      </w:r>
      <w:r w:rsidR="00143A8E">
        <w:instrText>ADDIN CSL_CITATION {"citationItems":[{"id":"ITEM-1","itemData":{"DOI":"10.1073/pnas.1619153114","ISBN":"1619153114","ISSN":"10916490","abstract":"Perception of a stimulus can be characterized by two fundamental psychophysical measures: how well the stimulus can be discriminated from similar ones (discrimination threshold) and how strongly the perceived stimulus value deviates on average from the true stimulus value (perceptual bias). We demonstrate that perceptual bias and discriminability, as functions of the stimulus value, follow a surprisingly simple mathematical relation. The relation, which is derived from a theory combining optimal encoding and decoding, is well supported by a wide range of reported psychophysical data including perceptual changes induced by contextual modulation. The large empirical support indicates that the proposed relation may represent a psychophysical law in human perception. Our results imply that the computational processes of sensory encoding and perceptual decoding are matched and optimized based on identical assumptions about the statistical structure of the sensory environment.","author":[{"dropping-particle":"","family":"Wei","given":"Xue Xin","non-dropping-particle":"","parse-names":false,"suffix":""},{"dropping-particle":"","family":"Stocker","given":"Alan A.","non-dropping-particle":"","parse-names":false,"suffix":""}],"container-title":"Proceedings of the National Academy of Sciences of the United States of America","id":"ITEM-1","issue":"38","issued":{"date-parts":[["2017"]]},"page":"10244-10249","title":"Lawful relation between perceptual bias and discriminability","type":"article-journal","volume":"114"},"uris":["http://www.mendeley.com/documents/?uuid=c38a8029-633a-4cd5-93fa-50cc026b6bfd"]}],"mendeley":{"formattedCitation":"(Wei &amp; Stocker, 2017)","plainTextFormattedCitation":"(Wei &amp; Stocker, 2017)","previouslyFormattedCitation":"(Wei &amp; Stocker, 2017)"},"properties":{"noteIndex":0},"schema":"https://github.com/citation-style-language/schema/raw/master/csl-citation.json"}</w:instrText>
      </w:r>
      <w:r>
        <w:fldChar w:fldCharType="separate"/>
      </w:r>
      <w:r w:rsidRPr="00CD05C5">
        <w:rPr>
          <w:noProof/>
        </w:rPr>
        <w:t>(Wei &amp; Stocker, 2017)</w:t>
      </w:r>
      <w:r>
        <w:fldChar w:fldCharType="end"/>
      </w:r>
      <w:r>
        <w:t>.</w:t>
      </w:r>
      <w:r w:rsidR="0091260F">
        <w:t xml:space="preserve"> While the authors have proposed this link for lower level perceptual processes, as employed in</w:t>
      </w:r>
      <w:r w:rsidR="0093283D">
        <w:t xml:space="preserve"> simple</w:t>
      </w:r>
      <w:r w:rsidR="0091260F">
        <w:t xml:space="preserve"> discrimination tasks, it stands to reason that similar relationships could also </w:t>
      </w:r>
      <w:r w:rsidR="0093283D">
        <w:t xml:space="preserve">hold </w:t>
      </w:r>
      <w:r w:rsidR="0091260F">
        <w:t xml:space="preserve">for higher level processes. </w:t>
      </w:r>
      <w:r w:rsidR="00122D16">
        <w:t xml:space="preserve">To test whether </w:t>
      </w:r>
      <w:r w:rsidR="0093283D">
        <w:t>our dataset supports this notion, we computed normalized standard deviations (“SD Ratio Timing” and “SD Ratio Distance”) for participant responses by computing the standard deviation per condition (horizontal velocity, time-to-contact, air drag condition, ball type and congruency condition) and participant. We then normalized the standard deviations by dividing them by the</w:t>
      </w:r>
      <w:r w:rsidR="009B702B">
        <w:t xml:space="preserve"> mean</w:t>
      </w:r>
      <w:r w:rsidR="0093283D">
        <w:t xml:space="preserve"> Occluded Time</w:t>
      </w:r>
      <w:r w:rsidR="009B702B">
        <w:t xml:space="preserve"> or the Occluded Distance</w:t>
      </w:r>
      <w:r w:rsidR="00864A40">
        <w:t>, respectively,</w:t>
      </w:r>
      <w:r w:rsidR="009B702B">
        <w:t xml:space="preserve"> in the condition combination</w:t>
      </w:r>
      <w:r w:rsidR="00864A40">
        <w:t xml:space="preserve"> over which the standard deviation was computed</w:t>
      </w:r>
      <w:r w:rsidR="0093283D">
        <w:t xml:space="preserve">. To test statistically whether there is a relationship between biases and variability, we used </w:t>
      </w:r>
      <w:r w:rsidR="00864A40">
        <w:t>Linear Modelling. We fitted a simple model with the normalized standard deviations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2BAD" w:rsidRPr="0095639F" w14:paraId="2734EC89" w14:textId="77777777" w:rsidTr="00797B60">
        <w:trPr>
          <w:trHeight w:val="376"/>
        </w:trPr>
        <w:tc>
          <w:tcPr>
            <w:tcW w:w="8314" w:type="dxa"/>
            <w:shd w:val="clear" w:color="auto" w:fill="FFFFFF" w:themeFill="background1"/>
            <w:vAlign w:val="center"/>
          </w:tcPr>
          <w:p w14:paraId="4A2EFFA1" w14:textId="738098A8" w:rsidR="00F32BAD" w:rsidRPr="0095639F" w:rsidRDefault="00277B3F"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SD Ratio Timing</m:t>
                </m:r>
              </m:oMath>
            </m:oMathPara>
          </w:p>
        </w:tc>
        <w:tc>
          <w:tcPr>
            <w:tcW w:w="783" w:type="dxa"/>
            <w:shd w:val="clear" w:color="auto" w:fill="FFFFFF" w:themeFill="background1"/>
            <w:vAlign w:val="center"/>
          </w:tcPr>
          <w:p w14:paraId="0811A007" w14:textId="4A997B47" w:rsidR="00F32BAD" w:rsidRPr="0095639F" w:rsidRDefault="00F32BAD" w:rsidP="00797B60">
            <w:pPr>
              <w:pStyle w:val="MaterialsandMethodsText"/>
              <w:rPr>
                <w:sz w:val="20"/>
                <w:szCs w:val="20"/>
              </w:rPr>
            </w:pPr>
            <w:r w:rsidRPr="0095639F">
              <w:rPr>
                <w:sz w:val="20"/>
                <w:szCs w:val="20"/>
              </w:rPr>
              <w:t>[</w:t>
            </w:r>
            <w:r w:rsidR="008C6D9F" w:rsidRPr="0095639F">
              <w:rPr>
                <w:sz w:val="20"/>
                <w:szCs w:val="20"/>
              </w:rPr>
              <w:t>33</w:t>
            </w:r>
            <w:r w:rsidRPr="0095639F">
              <w:rPr>
                <w:sz w:val="20"/>
                <w:szCs w:val="20"/>
              </w:rPr>
              <w:t>]</w:t>
            </w:r>
          </w:p>
        </w:tc>
      </w:tr>
      <w:tr w:rsidR="00F32BAD" w:rsidRPr="0095639F" w14:paraId="7020D58F" w14:textId="77777777" w:rsidTr="00797B60">
        <w:trPr>
          <w:trHeight w:val="376"/>
        </w:trPr>
        <w:tc>
          <w:tcPr>
            <w:tcW w:w="8314" w:type="dxa"/>
            <w:shd w:val="clear" w:color="auto" w:fill="FFFFFF" w:themeFill="background1"/>
            <w:vAlign w:val="center"/>
          </w:tcPr>
          <w:p w14:paraId="3462FBE4" w14:textId="2D9D5E23" w:rsidR="00F32BAD" w:rsidRPr="0095639F" w:rsidRDefault="00277B3F"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SD Ratio Distance</m:t>
                </m:r>
              </m:oMath>
            </m:oMathPara>
          </w:p>
        </w:tc>
        <w:tc>
          <w:tcPr>
            <w:tcW w:w="783" w:type="dxa"/>
            <w:shd w:val="clear" w:color="auto" w:fill="FFFFFF" w:themeFill="background1"/>
            <w:vAlign w:val="center"/>
          </w:tcPr>
          <w:p w14:paraId="5466358A" w14:textId="3D5438C6" w:rsidR="00F32BAD" w:rsidRPr="0095639F" w:rsidRDefault="00F32BAD" w:rsidP="00797B60">
            <w:pPr>
              <w:pStyle w:val="MaterialsandMethodsText"/>
              <w:rPr>
                <w:sz w:val="20"/>
                <w:szCs w:val="20"/>
              </w:rPr>
            </w:pPr>
            <w:r w:rsidRPr="0095639F">
              <w:rPr>
                <w:sz w:val="20"/>
                <w:szCs w:val="20"/>
              </w:rPr>
              <w:t>[</w:t>
            </w:r>
            <w:r w:rsidR="008C6D9F" w:rsidRPr="0095639F">
              <w:rPr>
                <w:sz w:val="20"/>
                <w:szCs w:val="20"/>
              </w:rPr>
              <w:t>34</w:t>
            </w:r>
            <w:r w:rsidRPr="0095639F">
              <w:rPr>
                <w:sz w:val="20"/>
                <w:szCs w:val="20"/>
              </w:rPr>
              <w:t>]</w:t>
            </w:r>
          </w:p>
        </w:tc>
      </w:tr>
    </w:tbl>
    <w:p w14:paraId="6CCA216A" w14:textId="73F0A5AE" w:rsidR="00325883" w:rsidRDefault="00F32BAD" w:rsidP="003F4A3B">
      <w:pPr>
        <w:jc w:val="both"/>
      </w:pPr>
      <w:r>
        <w:t xml:space="preserve">For both the timing task and the spatial task, the respective normalized standard deviations explained a significant amount of variability in responses. For the timing errors, the regression coefficient for SD Ratio Timing was </w:t>
      </w:r>
      <w:r w:rsidR="00E30D08">
        <w:t>2.02</w:t>
      </w:r>
      <w:r>
        <w:t xml:space="preserve"> (</w:t>
      </w:r>
      <w:r w:rsidR="00E30D08">
        <w:t xml:space="preserve">SE = 0.06; </w:t>
      </w:r>
      <w:r>
        <w:t>p </w:t>
      </w:r>
      <w:r>
        <w:rPr>
          <w:lang w:val="en-CA"/>
        </w:rPr>
        <w:t>&lt;</w:t>
      </w:r>
      <w:r>
        <w:t> 2*10^16)</w:t>
      </w:r>
      <w:r w:rsidR="00E30D08">
        <w:t>.</w:t>
      </w:r>
      <w:r>
        <w:t xml:space="preserve"> </w:t>
      </w:r>
      <w:r w:rsidR="00E30D08">
        <w:t xml:space="preserve">For </w:t>
      </w:r>
      <w:r>
        <w:t xml:space="preserve">the spatial errors, the regression coefficient for SD Ratio Distance was </w:t>
      </w:r>
      <w:r w:rsidR="001A5466">
        <w:t>1.947</w:t>
      </w:r>
      <w:r w:rsidR="00E30D08">
        <w:t> (SE = 0.</w:t>
      </w:r>
      <w:r w:rsidR="001A5466">
        <w:t>1</w:t>
      </w:r>
      <w:r w:rsidR="00E30D08">
        <w:t xml:space="preserve">; </w:t>
      </w:r>
      <w:r w:rsidR="000B5F57">
        <w:t>p </w:t>
      </w:r>
      <w:r w:rsidR="000B5F57">
        <w:rPr>
          <w:lang w:val="en-CA"/>
        </w:rPr>
        <w:t>&lt;</w:t>
      </w:r>
      <w:r w:rsidR="000B5F57">
        <w:t> 2*10^16</w:t>
      </w:r>
      <w:r w:rsidR="00593887">
        <w:t>)</w:t>
      </w:r>
      <w:r w:rsidR="00E30D08">
        <w:t>.</w:t>
      </w:r>
      <w:r w:rsidR="00622426">
        <w:t xml:space="preserve"> Note that these models do not distinguish between within-subject and between-subject variability.</w:t>
      </w:r>
      <w:r w:rsidR="00E30D08">
        <w:t xml:space="preserve"> </w:t>
      </w:r>
      <w:r w:rsidR="00622426">
        <w:t xml:space="preserve">To determine whether this overall relationship was driven by within- or between-.subject effects, we first established Linear Mixed Models with the normalized standard deviations (“SD Ratio Timing” and “SD Ratio Distance”) as continuous fixed effects and </w:t>
      </w:r>
      <w:r w:rsidR="00FC0059">
        <w:t xml:space="preserve">variable </w:t>
      </w:r>
      <w:r w:rsidR="00FC0059">
        <w:lastRenderedPageBreak/>
        <w:t xml:space="preserve">intercepts per </w:t>
      </w:r>
      <w:r w:rsidR="00622426">
        <w:t>participants as random effects</w:t>
      </w:r>
      <w:r w:rsidR="00006E70">
        <w:t>, with the goal</w:t>
      </w:r>
      <w:r w:rsidR="000971C8">
        <w:t xml:space="preserve"> </w:t>
      </w:r>
      <w:r w:rsidR="00006E70">
        <w:t xml:space="preserve">of </w:t>
      </w:r>
      <w:r w:rsidR="000971C8">
        <w:t>test</w:t>
      </w:r>
      <w:r w:rsidR="00006E70">
        <w:t>ing</w:t>
      </w:r>
      <w:r w:rsidR="000971C8">
        <w:t xml:space="preserve"> whether </w:t>
      </w:r>
      <w:r w:rsidR="00006E70">
        <w:t>variability was significantly related to bias within-subjects.</w:t>
      </w:r>
      <w:r w:rsidR="00622426">
        <w:t xml:space="preserve"> We specified the models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22426" w:rsidRPr="0095639F" w14:paraId="228EA1FA" w14:textId="77777777" w:rsidTr="00797B60">
        <w:trPr>
          <w:trHeight w:val="376"/>
        </w:trPr>
        <w:tc>
          <w:tcPr>
            <w:tcW w:w="8314" w:type="dxa"/>
            <w:shd w:val="clear" w:color="auto" w:fill="FFFFFF" w:themeFill="background1"/>
            <w:vAlign w:val="center"/>
          </w:tcPr>
          <w:p w14:paraId="05614FC0" w14:textId="37CBFC60" w:rsidR="00622426" w:rsidRPr="0095639F" w:rsidRDefault="00277B3F"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SD Ratio Timin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r>
                  <w:rPr>
                    <w:rFonts w:ascii="Cambria Math" w:hAnsi="Cambria Math"/>
                    <w:sz w:val="20"/>
                    <w:szCs w:val="20"/>
                  </w:rPr>
                  <m:t xml:space="preserve"> </m:t>
                </m:r>
              </m:oMath>
            </m:oMathPara>
          </w:p>
        </w:tc>
        <w:tc>
          <w:tcPr>
            <w:tcW w:w="783" w:type="dxa"/>
            <w:shd w:val="clear" w:color="auto" w:fill="FFFFFF" w:themeFill="background1"/>
            <w:vAlign w:val="center"/>
          </w:tcPr>
          <w:p w14:paraId="013D2A5B" w14:textId="141D4972" w:rsidR="00622426" w:rsidRPr="0095639F" w:rsidRDefault="00622426" w:rsidP="00797B60">
            <w:pPr>
              <w:pStyle w:val="MaterialsandMethodsText"/>
              <w:rPr>
                <w:sz w:val="20"/>
                <w:szCs w:val="20"/>
              </w:rPr>
            </w:pPr>
            <w:r w:rsidRPr="0095639F">
              <w:rPr>
                <w:sz w:val="20"/>
                <w:szCs w:val="20"/>
              </w:rPr>
              <w:t>[</w:t>
            </w:r>
            <w:r w:rsidR="008C6D9F" w:rsidRPr="0095639F">
              <w:rPr>
                <w:sz w:val="20"/>
                <w:szCs w:val="20"/>
              </w:rPr>
              <w:t>35</w:t>
            </w:r>
            <w:r w:rsidRPr="0095639F">
              <w:rPr>
                <w:sz w:val="20"/>
                <w:szCs w:val="20"/>
              </w:rPr>
              <w:t>]</w:t>
            </w:r>
          </w:p>
        </w:tc>
      </w:tr>
      <w:tr w:rsidR="00622426" w:rsidRPr="0095639F" w14:paraId="3054F403" w14:textId="77777777" w:rsidTr="00797B60">
        <w:trPr>
          <w:trHeight w:val="376"/>
        </w:trPr>
        <w:tc>
          <w:tcPr>
            <w:tcW w:w="8314" w:type="dxa"/>
            <w:shd w:val="clear" w:color="auto" w:fill="FFFFFF" w:themeFill="background1"/>
            <w:vAlign w:val="center"/>
          </w:tcPr>
          <w:p w14:paraId="54E8C126" w14:textId="697D996B" w:rsidR="00622426" w:rsidRPr="0095639F" w:rsidRDefault="00277B3F"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SD Ratio Distance</m:t>
                </m:r>
                <m:r>
                  <w:rPr>
                    <w:rFonts w:ascii="Cambria Math" w:eastAsia="Calibri" w:hAnsi="Cambria Math"/>
                    <w:sz w:val="20"/>
                    <w:szCs w:val="20"/>
                  </w:rPr>
                  <m:t xml:space="preserve"> </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00469F2B" w14:textId="107CCDAA" w:rsidR="00622426" w:rsidRPr="0095639F" w:rsidRDefault="00622426" w:rsidP="00797B60">
            <w:pPr>
              <w:pStyle w:val="MaterialsandMethodsText"/>
              <w:rPr>
                <w:sz w:val="20"/>
                <w:szCs w:val="20"/>
              </w:rPr>
            </w:pPr>
            <w:r w:rsidRPr="0095639F">
              <w:rPr>
                <w:sz w:val="20"/>
                <w:szCs w:val="20"/>
              </w:rPr>
              <w:t>[</w:t>
            </w:r>
            <w:r w:rsidR="008C6D9F" w:rsidRPr="0095639F">
              <w:rPr>
                <w:sz w:val="20"/>
                <w:szCs w:val="20"/>
              </w:rPr>
              <w:t>36</w:t>
            </w:r>
            <w:r w:rsidRPr="0095639F">
              <w:rPr>
                <w:sz w:val="20"/>
                <w:szCs w:val="20"/>
              </w:rPr>
              <w:t>]</w:t>
            </w:r>
          </w:p>
        </w:tc>
      </w:tr>
    </w:tbl>
    <w:p w14:paraId="7E270A32" w14:textId="05E64354" w:rsidR="00325883" w:rsidRDefault="00BF42C5" w:rsidP="003F4A3B">
      <w:pPr>
        <w:jc w:val="both"/>
      </w:pPr>
      <w:r>
        <w:t>We then compared these Test Models to the following Null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F42C5" w:rsidRPr="0095639F" w14:paraId="3E6F5DD1" w14:textId="77777777" w:rsidTr="00797B60">
        <w:trPr>
          <w:trHeight w:val="376"/>
        </w:trPr>
        <w:tc>
          <w:tcPr>
            <w:tcW w:w="8314" w:type="dxa"/>
            <w:shd w:val="clear" w:color="auto" w:fill="FFFFFF" w:themeFill="background1"/>
            <w:vAlign w:val="center"/>
          </w:tcPr>
          <w:p w14:paraId="4536CC97" w14:textId="24AADDB7" w:rsidR="00BF42C5" w:rsidRPr="0095639F" w:rsidRDefault="00277B3F"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r>
                  <w:rPr>
                    <w:rFonts w:ascii="Cambria Math" w:hAnsi="Cambria Math"/>
                    <w:sz w:val="20"/>
                    <w:szCs w:val="20"/>
                  </w:rPr>
                  <m:t xml:space="preserve"> </m:t>
                </m:r>
              </m:oMath>
            </m:oMathPara>
          </w:p>
        </w:tc>
        <w:tc>
          <w:tcPr>
            <w:tcW w:w="783" w:type="dxa"/>
            <w:shd w:val="clear" w:color="auto" w:fill="FFFFFF" w:themeFill="background1"/>
            <w:vAlign w:val="center"/>
          </w:tcPr>
          <w:p w14:paraId="6253A860" w14:textId="78DB8830" w:rsidR="00BF42C5" w:rsidRPr="0095639F" w:rsidRDefault="00BF42C5" w:rsidP="00797B60">
            <w:pPr>
              <w:pStyle w:val="MaterialsandMethodsText"/>
              <w:rPr>
                <w:sz w:val="20"/>
                <w:szCs w:val="20"/>
              </w:rPr>
            </w:pPr>
            <w:r w:rsidRPr="0095639F">
              <w:rPr>
                <w:sz w:val="20"/>
                <w:szCs w:val="20"/>
              </w:rPr>
              <w:t>[</w:t>
            </w:r>
            <w:r w:rsidR="008C6D9F" w:rsidRPr="0095639F">
              <w:rPr>
                <w:sz w:val="20"/>
                <w:szCs w:val="20"/>
              </w:rPr>
              <w:t>37</w:t>
            </w:r>
            <w:r w:rsidRPr="0095639F">
              <w:rPr>
                <w:sz w:val="20"/>
                <w:szCs w:val="20"/>
              </w:rPr>
              <w:t>]</w:t>
            </w:r>
          </w:p>
        </w:tc>
      </w:tr>
      <w:tr w:rsidR="00BF42C5" w:rsidRPr="0095639F" w14:paraId="03BA7F1B" w14:textId="77777777" w:rsidTr="00797B60">
        <w:trPr>
          <w:trHeight w:val="376"/>
        </w:trPr>
        <w:tc>
          <w:tcPr>
            <w:tcW w:w="8314" w:type="dxa"/>
            <w:shd w:val="clear" w:color="auto" w:fill="FFFFFF" w:themeFill="background1"/>
            <w:vAlign w:val="center"/>
          </w:tcPr>
          <w:p w14:paraId="516EE6D4" w14:textId="4A088414" w:rsidR="00BF42C5" w:rsidRPr="0095639F" w:rsidRDefault="00277B3F"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69A2CEE" w14:textId="227A0CFF" w:rsidR="00BF42C5" w:rsidRPr="0095639F" w:rsidRDefault="00BF42C5" w:rsidP="00797B60">
            <w:pPr>
              <w:pStyle w:val="MaterialsandMethodsText"/>
              <w:rPr>
                <w:sz w:val="20"/>
                <w:szCs w:val="20"/>
              </w:rPr>
            </w:pPr>
            <w:r w:rsidRPr="0095639F">
              <w:rPr>
                <w:sz w:val="20"/>
                <w:szCs w:val="20"/>
              </w:rPr>
              <w:t>[</w:t>
            </w:r>
            <w:r w:rsidR="008C6D9F" w:rsidRPr="0095639F">
              <w:rPr>
                <w:sz w:val="20"/>
                <w:szCs w:val="20"/>
              </w:rPr>
              <w:t>38</w:t>
            </w:r>
            <w:r w:rsidRPr="0095639F">
              <w:rPr>
                <w:sz w:val="20"/>
                <w:szCs w:val="20"/>
              </w:rPr>
              <w:t>]</w:t>
            </w:r>
          </w:p>
        </w:tc>
      </w:tr>
    </w:tbl>
    <w:p w14:paraId="4E5589D5" w14:textId="04EE0403" w:rsidR="00325883" w:rsidRDefault="000971C8" w:rsidP="003F4A3B">
      <w:pPr>
        <w:jc w:val="both"/>
      </w:pPr>
      <w:r>
        <w:t>We found both Test Models to be significantly better than the Null Models. For the timing task, we found a regression coefficient for SD Ratio Timing of 0.088 (SE = 0.038; p = 0.021). For the spatial task, we found a regression coefficient for SD Ratio Distance of 0.57 (SE = 0.052; p </w:t>
      </w:r>
      <w:r>
        <w:rPr>
          <w:lang w:val="en-CA"/>
        </w:rPr>
        <w:t>&lt;</w:t>
      </w:r>
      <w:r>
        <w:t> 2*10^16).</w:t>
      </w:r>
    </w:p>
    <w:p w14:paraId="393616C7" w14:textId="7FD47939" w:rsidR="000971C8" w:rsidRDefault="000971C8" w:rsidP="003F4A3B">
      <w:pPr>
        <w:jc w:val="both"/>
      </w:pPr>
      <w:r>
        <w:t xml:space="preserve">We </w:t>
      </w:r>
      <w:r w:rsidR="004609FC">
        <w:t xml:space="preserve">tried to </w:t>
      </w:r>
      <w:r>
        <w:t xml:space="preserve">repeat this test with the same fixed effects, but condition combination as random effects, to assess whether </w:t>
      </w:r>
      <w:r w:rsidR="00006E70">
        <w:t>participants who displayed higher variability also displayed a stronger bias.</w:t>
      </w:r>
      <w:r w:rsidR="004A71E1">
        <w:t xml:space="preserve"> “Condition” refers here to a categorical variably where each level corresponds to one of combinations of two initial horizontal velocities, two ball sizes, two congruency conditions, presence or absence of airdrag and three times-to-contact), making for a total number of 48 levels. </w:t>
      </w:r>
      <w:r w:rsidR="00C76404">
        <w:t>We thus specified two Linear Mixed Test Models with SD Ratio Timing and SD Ratio Distance as fixed effects and variable intercepts per Condition, respectively, and the corresponding Null Models without the fixed effects</w:t>
      </w:r>
      <w:r w:rsidR="00FC367F">
        <w:t>. We could, however, not proceed to a comparison between Test and Null Models because the random intercepts per Condition were not sufficiently different, which resulted in a singular fit. That is, the model basically omitted the random effect and estimated a regular Linear Model instead, thus not allowing us to assess the impact between-subject variability separately. We thus employed Bayesian Linear Mixed Modelling to test this hypothesis. We fit the following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A71E1" w:rsidRPr="0095639F" w14:paraId="1F1C9600" w14:textId="77777777" w:rsidTr="00797B60">
        <w:trPr>
          <w:trHeight w:val="376"/>
        </w:trPr>
        <w:tc>
          <w:tcPr>
            <w:tcW w:w="8314" w:type="dxa"/>
            <w:shd w:val="clear" w:color="auto" w:fill="FFFFFF" w:themeFill="background1"/>
            <w:vAlign w:val="center"/>
          </w:tcPr>
          <w:p w14:paraId="3E286793" w14:textId="489862D6" w:rsidR="004A71E1" w:rsidRPr="0095639F" w:rsidRDefault="00277B3F"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SD Ratio Timin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Condition)</m:t>
                </m:r>
                <m:r>
                  <w:rPr>
                    <w:rFonts w:ascii="Cambria Math" w:hAnsi="Cambria Math"/>
                    <w:sz w:val="20"/>
                    <w:szCs w:val="20"/>
                  </w:rPr>
                  <m:t xml:space="preserve"> </m:t>
                </m:r>
              </m:oMath>
            </m:oMathPara>
          </w:p>
        </w:tc>
        <w:tc>
          <w:tcPr>
            <w:tcW w:w="783" w:type="dxa"/>
            <w:shd w:val="clear" w:color="auto" w:fill="FFFFFF" w:themeFill="background1"/>
            <w:vAlign w:val="center"/>
          </w:tcPr>
          <w:p w14:paraId="2F1A4D84" w14:textId="7203753E" w:rsidR="004A71E1" w:rsidRPr="0095639F" w:rsidRDefault="004A71E1" w:rsidP="00797B60">
            <w:pPr>
              <w:pStyle w:val="MaterialsandMethodsText"/>
              <w:rPr>
                <w:sz w:val="20"/>
                <w:szCs w:val="20"/>
              </w:rPr>
            </w:pPr>
            <w:r w:rsidRPr="0095639F">
              <w:rPr>
                <w:sz w:val="20"/>
                <w:szCs w:val="20"/>
              </w:rPr>
              <w:t>[</w:t>
            </w:r>
            <w:r w:rsidR="008C6D9F" w:rsidRPr="0095639F">
              <w:rPr>
                <w:sz w:val="20"/>
                <w:szCs w:val="20"/>
              </w:rPr>
              <w:t>39</w:t>
            </w:r>
            <w:r w:rsidRPr="0095639F">
              <w:rPr>
                <w:sz w:val="20"/>
                <w:szCs w:val="20"/>
              </w:rPr>
              <w:t>]</w:t>
            </w:r>
          </w:p>
        </w:tc>
      </w:tr>
      <w:tr w:rsidR="004A71E1" w:rsidRPr="0095639F" w14:paraId="10E7CC97" w14:textId="77777777" w:rsidTr="00797B60">
        <w:trPr>
          <w:trHeight w:val="376"/>
        </w:trPr>
        <w:tc>
          <w:tcPr>
            <w:tcW w:w="8314" w:type="dxa"/>
            <w:shd w:val="clear" w:color="auto" w:fill="FFFFFF" w:themeFill="background1"/>
            <w:vAlign w:val="center"/>
          </w:tcPr>
          <w:p w14:paraId="26B337B2" w14:textId="496BB45A" w:rsidR="004A71E1" w:rsidRPr="0095639F" w:rsidRDefault="00277B3F"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SD Ratio Distance</m:t>
                </m:r>
                <m:r>
                  <w:rPr>
                    <w:rFonts w:ascii="Cambria Math" w:eastAsia="Calibri" w:hAnsi="Cambria Math"/>
                    <w:sz w:val="20"/>
                    <w:szCs w:val="20"/>
                  </w:rPr>
                  <m:t xml:space="preserve"> </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Condition)</m:t>
                </m:r>
              </m:oMath>
            </m:oMathPara>
          </w:p>
        </w:tc>
        <w:tc>
          <w:tcPr>
            <w:tcW w:w="783" w:type="dxa"/>
            <w:shd w:val="clear" w:color="auto" w:fill="FFFFFF" w:themeFill="background1"/>
            <w:vAlign w:val="center"/>
          </w:tcPr>
          <w:p w14:paraId="446C7C42" w14:textId="7EE87692" w:rsidR="004A71E1" w:rsidRPr="0095639F" w:rsidRDefault="004A71E1" w:rsidP="00797B60">
            <w:pPr>
              <w:pStyle w:val="MaterialsandMethodsText"/>
              <w:rPr>
                <w:sz w:val="20"/>
                <w:szCs w:val="20"/>
              </w:rPr>
            </w:pPr>
            <w:r w:rsidRPr="0095639F">
              <w:rPr>
                <w:sz w:val="20"/>
                <w:szCs w:val="20"/>
              </w:rPr>
              <w:t>[</w:t>
            </w:r>
            <w:r w:rsidR="008C6D9F" w:rsidRPr="0095639F">
              <w:rPr>
                <w:sz w:val="20"/>
                <w:szCs w:val="20"/>
              </w:rPr>
              <w:t>40</w:t>
            </w:r>
            <w:r w:rsidRPr="0095639F">
              <w:rPr>
                <w:sz w:val="20"/>
                <w:szCs w:val="20"/>
              </w:rPr>
              <w:t>]</w:t>
            </w:r>
          </w:p>
        </w:tc>
      </w:tr>
    </w:tbl>
    <w:p w14:paraId="318F281B" w14:textId="1D60D047" w:rsidR="004A71E1" w:rsidRDefault="00FC367F" w:rsidP="003F4A3B">
      <w:pPr>
        <w:jc w:val="both"/>
      </w:pPr>
      <w:r>
        <w:t>Using the hypothesis() function, we tested whether the fixed effects had positive regression coefficient</w:t>
      </w:r>
      <w:r w:rsidR="00517E66">
        <w:t>s</w:t>
      </w:r>
      <w:r>
        <w:t>. For the timing condition, we found a</w:t>
      </w:r>
      <w:r w:rsidR="00517E66">
        <w:t xml:space="preserve"> regression coefficient of 2.</w:t>
      </w:r>
      <w:r w:rsidR="004644B3">
        <w:t>27</w:t>
      </w:r>
      <w:r w:rsidR="00517E66">
        <w:t> s (SE = 0.0</w:t>
      </w:r>
      <w:r w:rsidR="004644B3">
        <w:t>6</w:t>
      </w:r>
      <w:r w:rsidR="00AC769C">
        <w:t>, 95 % CI = [2.</w:t>
      </w:r>
      <w:r w:rsidR="00A17055">
        <w:t>167; 2.377]</w:t>
      </w:r>
      <w:r w:rsidR="00517E66">
        <w:t>)</w:t>
      </w:r>
      <w:r w:rsidR="00FE4BE2">
        <w:t>, a</w:t>
      </w:r>
      <w:r>
        <w:t xml:space="preserve"> Posterior Probability of 1 and the corresponding infinite Evidence Ratio.</w:t>
      </w:r>
      <w:r w:rsidR="00517E66">
        <w:t xml:space="preserve"> </w:t>
      </w:r>
      <w:r w:rsidR="00FE4BE2">
        <w:t>For the spatial task, we found regression coefficient of 1.</w:t>
      </w:r>
      <w:r w:rsidR="00FB5F4E">
        <w:t>78</w:t>
      </w:r>
      <w:r w:rsidR="00FE4BE2">
        <w:t> m (SE = 0.0</w:t>
      </w:r>
      <w:r w:rsidR="00FB5F4E">
        <w:t>8</w:t>
      </w:r>
      <w:r w:rsidR="00A17055">
        <w:t>, 95 % CI = [1.655; 1.924]</w:t>
      </w:r>
      <w:r w:rsidR="00FE4BE2">
        <w:t>), a Posterior Probability of 1 and the corresponding infinite Evidence Ratio.</w:t>
      </w:r>
    </w:p>
    <w:p w14:paraId="7F45E81B" w14:textId="574A2F7B" w:rsidR="00325883" w:rsidRDefault="00DB27C6" w:rsidP="003F4A3B">
      <w:pPr>
        <w:jc w:val="both"/>
      </w:pPr>
      <w:r>
        <w:t>We find thus compelling</w:t>
      </w:r>
      <w:r w:rsidR="00511B44">
        <w:t>, albeit exploratory,</w:t>
      </w:r>
      <w:r>
        <w:t xml:space="preserve"> evidence that both within-subject and between-subject variability in both the timing and the spatial task were linked to biases</w:t>
      </w:r>
      <w:r w:rsidR="00C31C34">
        <w:t xml:space="preserve">. </w:t>
      </w:r>
      <w:r w:rsidR="00C31C34">
        <w:fldChar w:fldCharType="begin"/>
      </w:r>
      <w:r w:rsidR="00C31C34">
        <w:instrText xml:space="preserve"> REF _Ref36169284 \h </w:instrText>
      </w:r>
      <w:r w:rsidR="00C31C34">
        <w:fldChar w:fldCharType="separate"/>
      </w:r>
      <w:r w:rsidR="00C31C34" w:rsidRPr="0030022A">
        <w:t xml:space="preserve">Figure </w:t>
      </w:r>
      <w:r w:rsidR="00C31C34" w:rsidRPr="0030022A">
        <w:rPr>
          <w:noProof/>
        </w:rPr>
        <w:t>1</w:t>
      </w:r>
      <w:r w:rsidR="00C31C34">
        <w:fldChar w:fldCharType="end"/>
      </w:r>
      <w:r w:rsidR="00C31C34">
        <w:t xml:space="preserve"> represents a graphical depiction of the relationship between response variability and response bias.</w:t>
      </w:r>
    </w:p>
    <w:p w14:paraId="7320BB3C" w14:textId="77777777" w:rsidR="0030022A" w:rsidRDefault="0030022A" w:rsidP="0030022A">
      <w:pPr>
        <w:keepNext/>
        <w:jc w:val="both"/>
      </w:pPr>
      <w:r>
        <w:rPr>
          <w:noProof/>
        </w:rPr>
        <w:lastRenderedPageBreak/>
        <w:drawing>
          <wp:inline distT="0" distB="0" distL="0" distR="0" wp14:anchorId="507EEA8F" wp14:editId="40496BDE">
            <wp:extent cx="5934075" cy="296703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34075" cy="2967037"/>
                    </a:xfrm>
                    <a:prstGeom prst="rect">
                      <a:avLst/>
                    </a:prstGeom>
                    <a:noFill/>
                    <a:ln>
                      <a:noFill/>
                    </a:ln>
                  </pic:spPr>
                </pic:pic>
              </a:graphicData>
            </a:graphic>
          </wp:inline>
        </w:drawing>
      </w:r>
    </w:p>
    <w:p w14:paraId="1FDDFC24" w14:textId="1807979C" w:rsidR="0030022A" w:rsidRPr="0030022A" w:rsidRDefault="0030022A" w:rsidP="0030022A">
      <w:pPr>
        <w:pStyle w:val="Caption"/>
        <w:jc w:val="both"/>
      </w:pPr>
      <w:bookmarkStart w:id="8" w:name="_Ref36169284"/>
      <w:bookmarkStart w:id="9" w:name="_Ref36169278"/>
      <w:r w:rsidRPr="0030022A">
        <w:t xml:space="preserve">Figure </w:t>
      </w:r>
      <w:r>
        <w:fldChar w:fldCharType="begin"/>
      </w:r>
      <w:r w:rsidRPr="0030022A">
        <w:instrText xml:space="preserve"> SEQ Figure \* ARABIC </w:instrText>
      </w:r>
      <w:r>
        <w:fldChar w:fldCharType="separate"/>
      </w:r>
      <w:r w:rsidR="007E51E7">
        <w:rPr>
          <w:noProof/>
        </w:rPr>
        <w:t>6</w:t>
      </w:r>
      <w:r>
        <w:fldChar w:fldCharType="end"/>
      </w:r>
      <w:bookmarkEnd w:id="8"/>
      <w:r w:rsidRPr="0030022A">
        <w:t>: Error Ratios</w:t>
      </w:r>
      <w:r>
        <w:t xml:space="preserve"> plotted against normalized standard deviations. Big dots denote the means per subject and smaller transparent dots denote the means per Condition combination. Participants are color-coded. A. Timing Task. B. Spatial Task.</w:t>
      </w:r>
      <w:bookmarkEnd w:id="9"/>
    </w:p>
    <w:p w14:paraId="5AE7B51B" w14:textId="6787391F" w:rsidR="00143A8E" w:rsidRDefault="00143A8E" w:rsidP="003F4A3B">
      <w:pPr>
        <w:jc w:val="both"/>
      </w:pPr>
    </w:p>
    <w:p w14:paraId="49A75991" w14:textId="2ADDE63B" w:rsidR="00F66F41" w:rsidRDefault="00F66F41" w:rsidP="00F66F41">
      <w:pPr>
        <w:pStyle w:val="Heading1"/>
      </w:pPr>
      <w:r>
        <w:t>Discussion</w:t>
      </w:r>
    </w:p>
    <w:p w14:paraId="1DD62E31" w14:textId="77777777" w:rsidR="00A51228" w:rsidRPr="00A51228" w:rsidRDefault="00A51228" w:rsidP="00BA075D">
      <w:pPr>
        <w:pStyle w:val="MaterialsandMethodsText"/>
      </w:pPr>
    </w:p>
    <w:p w14:paraId="0E26BABC" w14:textId="2818ACF9" w:rsidR="00F66F41" w:rsidRDefault="00F66F41" w:rsidP="00F66F41">
      <w:pPr>
        <w:pStyle w:val="Heading2"/>
      </w:pPr>
      <w:r>
        <w:t>Do Humans Rely on a Representation of Air Drag?</w:t>
      </w:r>
    </w:p>
    <w:p w14:paraId="3A8CBED7" w14:textId="65CDDB4E" w:rsidR="00F66F41" w:rsidRDefault="00A51228" w:rsidP="00B22037">
      <w:pPr>
        <w:jc w:val="both"/>
      </w:pPr>
      <w:r>
        <w:t xml:space="preserve">This study set out to study whether </w:t>
      </w:r>
      <w:r w:rsidR="00E14AA4">
        <w:t xml:space="preserve">air drag is among the physical properties humans represent about the world. Our study supports this hypothesis to some extent: our data support strongly </w:t>
      </w:r>
      <w:r w:rsidR="00690FD5">
        <w:t xml:space="preserve">the hypothesis </w:t>
      </w:r>
      <w:r w:rsidR="00E14AA4">
        <w:t>that humans do not switch between an air drag and no air drag model according to the motion they observed. Anecdotally, our participants did not consciously notice any difference between Air Drag: Present and Air Drag: Absent trials. While differences between trajectories simulated under air drag and trajectories simulated without drag are quite small, humans have, in principle, sufficient cues available to judge at least slightly above chance whether a certain trajectory</w:t>
      </w:r>
      <w:r w:rsidR="00690FD5">
        <w:t xml:space="preserve"> is simulated under air drag. That our participants did not switch between models, is, however, in line with what has been observed with regards to other representations of world physics. While there is ample evidence that humans rely on a gravity representation for many interception tasks </w:t>
      </w:r>
      <w:r w:rsidR="00690FD5">
        <w:fldChar w:fldCharType="begin" w:fldLock="1"/>
      </w:r>
      <w:r w:rsidR="000A4CE4">
        <w:instrText>ADDIN CSL_CITATION {"citationItems":[{"id":"ITEM-1","itemData":{"DOI":"10.1007/s00221-008-1691-3","ISBN":"1432-1106 (Electronic)\\r0014-4819 (Linking)","ISSN":"00144819","PMID":"19139857","abstract":"Intercepting and avoiding collisions with moving objects are fundamental skills in daily life. Anticipatory behavior is required because of significant delays in transforming sensory information about target and body motion into a timed motor response. The ability to predict the kinematics and kinetics of interception or avoidance hundreds of milliseconds before the event may depend on several different sources of information and on different strategies of sensory-motor coordination. What are exactly the sources of spatio-temporal information and what are the control strategies remain controversial issues. Indeed, these topics have been the battlefield of contrasting views on how the brain interprets visual information to guide movement. Here we attempt a synthetic overview of the vast literature on interception. We discuss in detail the behavioral and neurophysiological aspects of interception of targets falling under gravity, as this topic has received special attention in recent years. We show that visual cues alone are insufficient to predict the time and place of interception or avoidance, and they need to be supplemented by prior knowledge (or internal models) about several features of the dynamic interaction with the moving object.","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Experimental Brain Research","id":"ITEM-1","issued":{"date-parts":[["2009"]]},"note":"NULL","page":"571-604","title":"Visuo-motor coordination and internal models for object interception","type":"article-journal","volume":"192"},"uris":["http://www.mendeley.com/documents/?uuid=c24b5266-7cf4-4279-801c-c1220e093ae9"]},{"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id":"ITEM-3","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3","issued":{"date-parts":[["2017"]]},"title":"Gravity as a strong prior: Implications for perception and action","type":"article","volume":"11"},"uris":["http://www.mendeley.com/documents/?uuid=c82d2eed-2d36-393d-b894-6f992fd22388"]}],"mendeley":{"formattedCitation":"(Björn Jörges &amp; López-Moliner, 2017; Zago, McIntyre, Senot, &amp; Lacquaniti, 2008, 2009)","manualFormatting":"(Jörges &amp; López-Moliner, 2017; Zago, McIntyre, Senot, &amp; Lacquaniti, 2008, 2009)","plainTextFormattedCitation":"(Björn Jörges &amp; López-Moliner, 2017; Zago, McIntyre, Senot, &amp; Lacquaniti, 2008, 2009)","previouslyFormattedCitation":"(Björn Jörges &amp; López-Moliner, 2017; Zago, McIntyre, Senot, &amp; Lacquaniti, 2008, 2009)"},"properties":{"noteIndex":0},"schema":"https://github.com/citation-style-language/schema/raw/master/csl-citation.json"}</w:instrText>
      </w:r>
      <w:r w:rsidR="00690FD5">
        <w:fldChar w:fldCharType="separate"/>
      </w:r>
      <w:r w:rsidR="00690FD5" w:rsidRPr="00690FD5">
        <w:rPr>
          <w:noProof/>
        </w:rPr>
        <w:t>(Jörges &amp; López-Moliner, 2017; Zago, McIntyre, Senot, &amp; Lacquaniti, 2008, 2009)</w:t>
      </w:r>
      <w:r w:rsidR="00690FD5">
        <w:fldChar w:fldCharType="end"/>
      </w:r>
      <w:r w:rsidR="00690FD5">
        <w:t xml:space="preserve">, we also know that they perform quite badly when they have to make conscious judgments about visually perceived gravities </w:t>
      </w:r>
      <w:r w:rsidR="00690FD5">
        <w:fldChar w:fldCharType="begin" w:fldLock="1"/>
      </w:r>
      <w:r w:rsidR="000A4CE4">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690FD5">
        <w:fldChar w:fldCharType="separate"/>
      </w:r>
      <w:r w:rsidR="00690FD5" w:rsidRPr="00690FD5">
        <w:rPr>
          <w:noProof/>
        </w:rPr>
        <w:t>(Jörges, Hagenfeld, &amp; López-Moliner, 2018)</w:t>
      </w:r>
      <w:r w:rsidR="00690FD5">
        <w:fldChar w:fldCharType="end"/>
      </w:r>
      <w:r w:rsidR="00690FD5">
        <w:t xml:space="preserve">. Furthermore, humans rely on gravity-based estimates for interception </w:t>
      </w:r>
      <w:r w:rsidR="00844E1E">
        <w:t xml:space="preserve">even </w:t>
      </w:r>
      <w:r w:rsidR="00690FD5">
        <w:t xml:space="preserve">when this is disadvantageous and leads to biases </w:t>
      </w:r>
      <w:r w:rsidR="00690FD5">
        <w:fldChar w:fldCharType="begin" w:fldLock="1"/>
      </w:r>
      <w:r w:rsidR="000A4CE4">
        <w:instrText>ADDIN CSL_CITATION {"citationItems":[{"id":"ITEM-1","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1","issued":{"date-parts":[["2003"]]},"note":"NULL","page":"55 - 61","publisher":"National Aeronautics and Space Administration, Lyndon B. Johnson Space Center","title":"The Brain as a Predictor: On Catching Flying Balls in Zero-G","type":"chapter"},"uris":["http://www.mendeley.com/documents/?uuid=14012fd5-c757-4302-97a1-2043f493a11a"]},{"id":"ITEM-2","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2","issue":"4","issued":{"date-parts":[["2004"]]},"page":"1620-1634","title":"Internal Models of Target Motion: Expected Dynamics Overrides Measured Kinematics in Timing Manual Interceptions","type":"article-journal","volume":"91"},"uris":["http://www.mendeley.com/documents/?uuid=b07f479c-88a2-4519-8426-8b1fe252ce1f"]}],"mendeley":{"formattedCitation":"(Joseph McIntyre et al., 2003; Zago et al., 2004a)","manualFormatting":"(McIntyre et al., 2003; Zago et al., 2004a)","plainTextFormattedCitation":"(Joseph McIntyre et al., 2003; Zago et al., 2004a)","previouslyFormattedCitation":"(Joseph McIntyre et al., 2003; Zago et al., 2004a)"},"properties":{"noteIndex":0},"schema":"https://github.com/citation-style-language/schema/raw/master/csl-citation.json"}</w:instrText>
      </w:r>
      <w:r w:rsidR="00690FD5">
        <w:fldChar w:fldCharType="separate"/>
      </w:r>
      <w:r w:rsidR="00690FD5" w:rsidRPr="00690FD5">
        <w:rPr>
          <w:noProof/>
        </w:rPr>
        <w:t>(McIntyre et al., 2003; Zago et al., 2004a)</w:t>
      </w:r>
      <w:r w:rsidR="00690FD5">
        <w:fldChar w:fldCharType="end"/>
      </w:r>
      <w:r w:rsidR="00690FD5">
        <w:t xml:space="preserve">, </w:t>
      </w:r>
      <w:r w:rsidR="00844E1E">
        <w:t xml:space="preserve">and </w:t>
      </w:r>
      <w:r w:rsidR="00690FD5">
        <w:t xml:space="preserve">even after extensive training </w:t>
      </w:r>
      <w:r w:rsidR="00690FD5">
        <w:fldChar w:fldCharType="begin" w:fldLock="1"/>
      </w:r>
      <w:r w:rsidR="00BE7983">
        <w:instrText>ADDIN CSL_CITATION {"citationItems":[{"id":"ITEM-1","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1","issue":"2","issued":{"date-parts":[["2004"]]},"page":"1055-1068","title":"Fast Adaptation of the Internal Model of Gravity for Manual Interceptions: Evidence for Event-Dependent Learning","type":"article-journal","volume":"93"},"uris":["http://www.mendeley.com/documents/?uuid=b7a72649-87c7-441a-a79b-ffdfac3d66f2"]}],"mendeley":{"formattedCitation":"(Zago et al., 2004b)","plainTextFormattedCitation":"(Zago et al., 2004b)","previouslyFormattedCitation":"(Zago et al., 2004b)"},"properties":{"noteIndex":0},"schema":"https://github.com/citation-style-language/schema/raw/master/csl-citation.json"}</w:instrText>
      </w:r>
      <w:r w:rsidR="00690FD5">
        <w:fldChar w:fldCharType="separate"/>
      </w:r>
      <w:r w:rsidR="00690FD5" w:rsidRPr="00690FD5">
        <w:rPr>
          <w:noProof/>
        </w:rPr>
        <w:t>(Zago et al., 2004b)</w:t>
      </w:r>
      <w:r w:rsidR="00690FD5">
        <w:fldChar w:fldCharType="end"/>
      </w:r>
      <w:r w:rsidR="00690FD5">
        <w:t>.</w:t>
      </w:r>
      <w:r w:rsidR="00554D7B">
        <w:t xml:space="preserve"> Similarly, the observation that </w:t>
      </w:r>
      <w:r w:rsidR="00A71864">
        <w:t>nor</w:t>
      </w:r>
      <w:r w:rsidR="00554D7B">
        <w:t xml:space="preserve"> presence </w:t>
      </w:r>
      <w:r w:rsidR="00A71864">
        <w:t xml:space="preserve">nor </w:t>
      </w:r>
      <w:r w:rsidR="00554D7B">
        <w:t>absence of air drag lead to material changes in response variability lends support to the notion that humans did not pick up discrepancies between their internal model of the motion and the observed motion.</w:t>
      </w:r>
    </w:p>
    <w:p w14:paraId="157147D7" w14:textId="77777777" w:rsidR="00BE7983" w:rsidRDefault="00BE7983" w:rsidP="00B22037">
      <w:pPr>
        <w:jc w:val="both"/>
      </w:pPr>
      <w:r>
        <w:t xml:space="preserve">While our data provide compelling evidence that humans use either an air drag-based model or an air drag-independent model rather than switching between both, our conclusions are less clear which of the two models humans use. While in our timing task we observe slightly more accurate responses for the Air </w:t>
      </w:r>
      <w:r>
        <w:lastRenderedPageBreak/>
        <w:t xml:space="preserve">Drag: Absent condition, there is moderate-to-strong evidence that behavior in the spatial task is more accurate for the Air Drag: Present condition. Overall, we thus provide some evidence that humans rely on an air drag-based model for motion extrapolation. </w:t>
      </w:r>
    </w:p>
    <w:p w14:paraId="3C2412AB" w14:textId="7A1476F5" w:rsidR="00255627" w:rsidRDefault="00BE7983" w:rsidP="00B22037">
      <w:pPr>
        <w:jc w:val="both"/>
      </w:pPr>
      <w:r>
        <w:t xml:space="preserve">It has to be noted that, especially in virtual reality, it is hard to eliminate biases the </w:t>
      </w:r>
      <w:r w:rsidR="00F11E4B">
        <w:t xml:space="preserve">not quite ecological presentation </w:t>
      </w:r>
      <w:r>
        <w:t xml:space="preserve">introduces. For example, it has been observed that distances are often underestimated in virtual reality </w:t>
      </w:r>
      <w:r>
        <w:fldChar w:fldCharType="begin" w:fldLock="1"/>
      </w:r>
      <w:r w:rsidR="00F11E4B">
        <w:instrText>ADDIN CSL_CITATION {"citationItems":[{"id":"ITEM-1","itemData":{"DOI":"10.1145/1077399.1077403","ISBN":"1544-3558(Print)","ISSN":"15443558","abstract":"Can distance perception be studied using virtual reality (VR) if distances are systematically underestimated in VR head-mounted displays (HMDs)? In an experiment in which a real environment was observed through an HMD, via live video, distances, as measured by visually directed walking, were underestimated even when the perceived environment was known to be real and present. However, the underestimation was linear, which means that higher-order space perception effects might be preserved in VR. This is illustrated in a second experiment, in which the visual horizon was artificially manipulated in a simulated outdoor field presented in immersive VR. As predicted by the claim that angle of declination from the horizon may serve as a strong cue to distance, lowering the horizon line produced \" expansive \" judgments of distance (power function exponents greater than one) both in verbal and in motor estimates.","author":[{"dropping-particle":"","family":"Messing","given":"Ross","non-dropping-particle":"","parse-names":false,"suffix":""},{"dropping-particle":"","family":"Durgin","given":"Frank H.","non-dropping-particle":"","parse-names":false,"suffix":""}],"container-title":"ACM Transactions on Applied Perception","id":"ITEM-1","issue":"3","issued":{"date-parts":[["2005"]]},"page":"234-250","title":"Distance Perception and the Visual Horizon in Head-Mounted Displays","type":"article-journal","volume":"2"},"uris":["http://www.mendeley.com/documents/?uuid=26a357a1-40b0-4fe6-ae89-6c7d44a6893f"]}],"mendeley":{"formattedCitation":"(Messing &amp; Durgin, 2005)","plainTextFormattedCitation":"(Messing &amp; Durgin, 2005)","previouslyFormattedCitation":"(Messing &amp; Durgin, 2005)"},"properties":{"noteIndex":0},"schema":"https://github.com/citation-style-language/schema/raw/master/csl-citation.json"}</w:instrText>
      </w:r>
      <w:r>
        <w:fldChar w:fldCharType="separate"/>
      </w:r>
      <w:r w:rsidRPr="00BE7983">
        <w:rPr>
          <w:noProof/>
        </w:rPr>
        <w:t>(Messing &amp; Durgin, 2005)</w:t>
      </w:r>
      <w:r>
        <w:fldChar w:fldCharType="end"/>
      </w:r>
      <w:r>
        <w:t>.</w:t>
      </w:r>
      <w:r w:rsidR="00F11E4B">
        <w:t xml:space="preserve"> However, gravity has been suggested to serve as a mediator between space and time perception </w:t>
      </w:r>
      <w:r w:rsidR="00F11E4B">
        <w:fldChar w:fldCharType="begin" w:fldLock="1"/>
      </w:r>
      <w:r w:rsidR="00F11E4B">
        <w:instrText>ADDIN CSL_CITATION {"citationItems":[{"id":"ITEM-1","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1","issue":"5-6","issued":{"date-parts":[["2015"]]},"page":"397-426","title":"Gravity in the Brain as a Reference for Space and Time Perception","type":"article-journal","volume":"28"},"uris":["http://www.mendeley.com/documents/?uuid=64d787e5-c03e-40b0-b0a3-864ca634a9c4"]}],"mendeley":{"formattedCitation":"(Lacquaniti et al., 2015)","plainTextFormattedCitation":"(Lacquaniti et al., 2015)","previouslyFormattedCitation":"(Lacquaniti et al., 2015)"},"properties":{"noteIndex":0},"schema":"https://github.com/citation-style-language/schema/raw/master/csl-citation.json"}</w:instrText>
      </w:r>
      <w:r w:rsidR="00F11E4B">
        <w:fldChar w:fldCharType="separate"/>
      </w:r>
      <w:r w:rsidR="00F11E4B" w:rsidRPr="00F11E4B">
        <w:rPr>
          <w:noProof/>
        </w:rPr>
        <w:t>(Lacquaniti et al., 2015)</w:t>
      </w:r>
      <w:r w:rsidR="00F11E4B">
        <w:fldChar w:fldCharType="end"/>
      </w:r>
      <w:r w:rsidR="00F11E4B">
        <w:t xml:space="preserve">. Since the stimuli in our experiment were governed by a gravitational motion profile, virtual reality biases should thus be reduced with respect to stimuli that behave not according to earth gravity. And in fact, we have observed a near perfect accuracy for 1g trajectories in a previous experiment with a very similar setup </w:t>
      </w:r>
      <w:r w:rsidR="00F11E4B">
        <w:fldChar w:fldCharType="begin" w:fldLock="1"/>
      </w:r>
      <w:r w:rsidR="00DF12B3">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F11E4B">
        <w:fldChar w:fldCharType="separate"/>
      </w:r>
      <w:r w:rsidR="00F11E4B" w:rsidRPr="00F11E4B">
        <w:rPr>
          <w:noProof/>
        </w:rPr>
        <w:t>(Jörges &amp; López-Moliner, 2019)</w:t>
      </w:r>
      <w:r w:rsidR="00F11E4B">
        <w:fldChar w:fldCharType="end"/>
      </w:r>
      <w:r w:rsidR="00F11E4B">
        <w:t>. Nonetheless, it is evident from the consistently too-early responses in the present experiment that we were unable to eliminate hypothesis-unrelated biases completely.</w:t>
      </w:r>
    </w:p>
    <w:p w14:paraId="04CE59A4" w14:textId="0743CBA9" w:rsidR="003D6303" w:rsidRDefault="003D6303" w:rsidP="003D6303">
      <w:pPr>
        <w:pStyle w:val="Heading2"/>
      </w:pPr>
      <w:r>
        <w:t xml:space="preserve">Do Humans form expectations about </w:t>
      </w:r>
      <w:r w:rsidR="00D4291E">
        <w:t xml:space="preserve">air drag-related </w:t>
      </w:r>
      <w:r w:rsidR="00F749ED">
        <w:t>motion</w:t>
      </w:r>
      <w:r w:rsidR="00D4291E">
        <w:t xml:space="preserve"> based on visual cues?</w:t>
      </w:r>
    </w:p>
    <w:p w14:paraId="48C3577F" w14:textId="72CB1734" w:rsidR="00D4291E" w:rsidRDefault="00D4291E" w:rsidP="00F749ED">
      <w:pPr>
        <w:jc w:val="both"/>
      </w:pPr>
      <w:r>
        <w:t xml:space="preserve">Our second goal for this study was to verify whether </w:t>
      </w:r>
      <w:r w:rsidR="00CA7CD8">
        <w:t>responses are biased by the texture of the observed objects. We found compelling evidence that this was the case. While differences in the timing task were generally too small to detect an effect reliably, the spatial task produced a robust effect: Tennis ball, Incongruent targets (that is, targets of basketball size and properties, but with a tennis ball texture) were perceived to travel further than Basketball, Congruent targets (basketball size and basketball texture). Basketball, Incongruent targets (targets of tennis ball size and properties, but a basketball texture), were perceived to travel less far than their Tennis ball, Congruent (tennis ball size and texture) counterparts</w:t>
      </w:r>
      <w:r w:rsidR="00726106">
        <w:t>.</w:t>
      </w:r>
    </w:p>
    <w:p w14:paraId="26EFFF31" w14:textId="33FF5B86" w:rsidR="0099052F" w:rsidRDefault="00F749ED" w:rsidP="00F749ED">
      <w:pPr>
        <w:jc w:val="both"/>
      </w:pPr>
      <w:r>
        <w:t xml:space="preserve">There are two possible explanations for this effect. Firstly, humans might adjust their internal model of air drag according to visual cues such as texture. Seeing a tennis ball texture on a basketball sized target might </w:t>
      </w:r>
      <w:r w:rsidR="00DF12B3">
        <w:t xml:space="preserve">lead humans to adjust their interpretation of the target size slightly, and </w:t>
      </w:r>
      <w:r w:rsidR="002A7D6F">
        <w:t xml:space="preserve">judge it to be slightly smaller than visual information alone would suggest – </w:t>
      </w:r>
      <w:r w:rsidR="00B56F10">
        <w:t xml:space="preserve">thus changing expectations about </w:t>
      </w:r>
      <w:r w:rsidR="002A7D6F">
        <w:t xml:space="preserve">its behavior </w:t>
      </w:r>
      <w:r w:rsidR="00DF12B3">
        <w:t>under air drag.</w:t>
      </w:r>
      <w:r w:rsidR="00726106">
        <w:t xml:space="preserve"> </w:t>
      </w:r>
      <w:r w:rsidR="00726106">
        <w:t xml:space="preserve">Interestingly, </w:t>
      </w:r>
      <w:r w:rsidR="00972E3B">
        <w:t xml:space="preserve">while </w:t>
      </w:r>
      <w:r w:rsidR="00726106">
        <w:t xml:space="preserve">a mismatch between texture and size </w:t>
      </w:r>
      <w:r w:rsidR="00972E3B">
        <w:t xml:space="preserve">might introduce uncertainty in the system, we verified in an exploratory analysis that incongruency between texture and size did not incur </w:t>
      </w:r>
      <w:r w:rsidR="00726106">
        <w:t>precision losses.</w:t>
      </w:r>
      <w:r w:rsidR="00DF12B3">
        <w:t xml:space="preserve"> </w:t>
      </w:r>
      <w:r w:rsidR="00972E3B">
        <w:t>I</w:t>
      </w:r>
      <w:r w:rsidR="00DF12B3">
        <w:t xml:space="preserve">ndeed humans seem to have a tendency to adjust their estimate of a target size according to its texture when the object is known to them, even when this leads to inaccurate interceptive actions </w:t>
      </w:r>
      <w:r w:rsidR="00DF12B3">
        <w:fldChar w:fldCharType="begin" w:fldLock="1"/>
      </w:r>
      <w:r w:rsidR="00DF12B3">
        <w:instrText>ADDIN CSL_CITATION {"citationItems":[{"id":"ITEM-1","itemData":{"DOI":"10.1371/Citation","ISBN":"0011-3891","ISSN":"00113891","PMID":"1000090690","abstract":"Next-generation sequencing (NGS) technologies provide a revolutionary tool with numerous applications in transcriptome studies. The power of NGS technologies to address diverse biological questions has already been proved in many studies. One of the most important applications of NGS is the sequencing and characterization of transcriptome of a non-model species using RNA-seq. This application of NGS technologies can be used to dissect the complete expressed gene content of an organism. In this article, I illustrate the use of NGS technologies in transcriptome characterization of a non-model species taking example of chickpea from our recent studies.","author":[{"dropping-particle":"","family":"López-Moliner","given":"Joan","non-dropping-particle":"","parse-names":false,"suffix":""},{"dropping-particle":"","family":"Keil","given":"Matthias","non-dropping-particle":"","parse-names":false,"suffix":""}],"container-title":"Current Science","id":"ITEM-1","issue":"4","issued":{"date-parts":[["2012"]]},"page":"1435-1439","title":"People Favour Imperfect Catching by Assuming a Stable World","type":"article-journal"},"uris":["http://www.mendeley.com/documents/?uuid=673c2c8a-9535-41c6-88a7-f1fde2766e97"]}],"mendeley":{"formattedCitation":"(López-Moliner &amp; Keil, 2012)","plainTextFormattedCitation":"(López-Moliner &amp; Keil, 2012)","previouslyFormattedCitation":"(López-Moliner &amp; Keil, 2012)"},"properties":{"noteIndex":0},"schema":"https://github.com/citation-style-language/schema/raw/master/csl-citation.json"}</w:instrText>
      </w:r>
      <w:r w:rsidR="00DF12B3">
        <w:fldChar w:fldCharType="separate"/>
      </w:r>
      <w:r w:rsidR="00DF12B3" w:rsidRPr="00DF12B3">
        <w:rPr>
          <w:noProof/>
        </w:rPr>
        <w:t>(López-Moliner &amp; Keil, 2012)</w:t>
      </w:r>
      <w:r w:rsidR="00DF12B3">
        <w:fldChar w:fldCharType="end"/>
      </w:r>
      <w:r w:rsidR="00DF12B3">
        <w:t xml:space="preserve">. The reason is likely that input from the optic flow, more specifically the visual angle, is a very noisy source of information about object size </w:t>
      </w:r>
      <w:r w:rsidR="00DF12B3">
        <w:fldChar w:fldCharType="begin" w:fldLock="1"/>
      </w:r>
      <w:r w:rsidR="00D3242D">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16/0042-6989(92)90201-S","ISSN":"00426989","PMID":"1455718","abstract":"The precision of objective size judgments, made when target disparity changed at random from trial-to-trial, was compared to the precision of angular size judgments made under the same condition. Subjects judged incremental changes in the vertical distance separating a pair of horizontal lines. For the objective judgments (in cm), the angle subtended by the target separation decreased with increasing depth consistent with the natural geometry of physical objects. For the angular judgments (in arc min), the angular separation did not change with disparity. For separations subtending an angle &lt; 10 arc min, objective thresholds were considerably higher than angular thresholds, indicating that size constancy does not function well at small scales. At larger scales ( &gt; 20 arc min), the Weber fractions for angular and objective thresholds were nearly equal ( ~ 6%) for two of the three subjects. These same two subjects also learned to judge \"objective size\" when angular subtense systematically increased with increasing depth in an exact inversion of the natural relationship. Although their \"anti-constancy\" judgments were less precise (~9%) than their constancy judgments, the fact that subjects could learn this task with little practice suggests that constancy itself may be a learned response. Angular thresholds for targets presented only in the fixation plane were significantly lower than the angular thresholds measured with random changes in disparity, showing that observers with normal stereopsis do not have direct access to information about the angle subtended at the retina. © 1992.","author":[{"dropping-particle":"","family":"Mckee","given":"Suzanne P.","non-dropping-particle":"","parse-names":false,"suffix":""},{"dropping-particle":"","family":"Welch","given":"Leslie","non-dropping-particle":"","parse-names":false,"suffix":""}],"container-title":"Vision Research","id":"ITEM-2","issue":"8","issued":{"date-parts":[["1992"]]},"page":"1447-1460","title":"The precision of size constancy","type":"article-journal","volume":"32"},"uris":["http://www.mendeley.com/documents/?uuid=e3fc089e-27da-4a93-ba01-e74dc91013c4"]}],"mendeley":{"formattedCitation":"(López-Moliner et al., 2007; Mckee &amp; Welch, 1992)","manualFormatting":"(McKee &amp; Welch, 1992)","plainTextFormattedCitation":"(López-Moliner et al., 2007; Mckee &amp; Welch, 1992)","previouslyFormattedCitation":"(López-Moliner et al., 2007; Mckee &amp; Welch, 1992)"},"properties":{"noteIndex":0},"schema":"https://github.com/citation-style-language/schema/raw/master/csl-citation.json"}</w:instrText>
      </w:r>
      <w:r w:rsidR="00DF12B3">
        <w:fldChar w:fldCharType="separate"/>
      </w:r>
      <w:r w:rsidR="00277B3F">
        <w:rPr>
          <w:noProof/>
        </w:rPr>
        <w:t>(</w:t>
      </w:r>
      <w:r w:rsidR="00DF12B3" w:rsidRPr="00DF12B3">
        <w:rPr>
          <w:noProof/>
        </w:rPr>
        <w:t>Mc</w:t>
      </w:r>
      <w:r w:rsidR="00DF12B3">
        <w:rPr>
          <w:noProof/>
        </w:rPr>
        <w:t>K</w:t>
      </w:r>
      <w:r w:rsidR="00DF12B3" w:rsidRPr="00DF12B3">
        <w:rPr>
          <w:noProof/>
        </w:rPr>
        <w:t>ee &amp; Welch, 1992)</w:t>
      </w:r>
      <w:r w:rsidR="00DF12B3">
        <w:fldChar w:fldCharType="end"/>
      </w:r>
      <w:r w:rsidR="00DF12B3">
        <w:t>. Therefore, size judgements are heavily affect</w:t>
      </w:r>
      <w:r w:rsidR="00AF4421">
        <w:t>ed</w:t>
      </w:r>
      <w:r w:rsidR="00DF12B3">
        <w:t xml:space="preserve"> by prior knowledge, and more so if this prior knowledge is represented with a high precision.</w:t>
      </w:r>
      <w:r w:rsidR="0099052F">
        <w:t xml:space="preserve"> An exploratory analys</w:t>
      </w:r>
      <w:r w:rsidR="009774A8">
        <w:t>i</w:t>
      </w:r>
      <w:r w:rsidR="0099052F">
        <w:t>s of the effect of ball size on precision lends support to this idea: smaller balls correspond to a smaller visual angle, which should lead to more variable responses. That fact that we could not find any indication of such effects in our data suggests that observer rely nearly completely on their prior knowledge of target size.</w:t>
      </w:r>
      <w:r w:rsidR="00277B3F">
        <w:t xml:space="preserve"> </w:t>
      </w:r>
    </w:p>
    <w:p w14:paraId="766D1E26" w14:textId="48984DA2" w:rsidR="00255627" w:rsidRDefault="00277B3F" w:rsidP="00F749ED">
      <w:pPr>
        <w:jc w:val="both"/>
      </w:pPr>
      <w:r>
        <w:t xml:space="preserve">The alternative explanation follows </w:t>
      </w:r>
      <w:r w:rsidR="007234B3">
        <w:t xml:space="preserve">a similar </w:t>
      </w:r>
      <w:r>
        <w:t>logic, but comes to a different conclusion</w:t>
      </w:r>
      <w:r w:rsidR="007234B3">
        <w:t>:</w:t>
      </w:r>
      <w:r>
        <w:t xml:space="preserve"> </w:t>
      </w:r>
      <w:r w:rsidR="007234B3">
        <w:t>h</w:t>
      </w:r>
      <w:r>
        <w:t xml:space="preserve">ere, </w:t>
      </w:r>
      <w:r w:rsidR="009633B5">
        <w:t>interpreting the target as smaller than it actually is</w:t>
      </w:r>
      <w:r w:rsidR="007234B3">
        <w:t xml:space="preserve"> (for a basketball-sized target with a tennis ball texture</w:t>
      </w:r>
      <w:r w:rsidR="004750B3">
        <w:t>; Tennis ball, Incongruent</w:t>
      </w:r>
      <w:r w:rsidR="007234B3">
        <w:t>)</w:t>
      </w:r>
      <w:r w:rsidR="009633B5">
        <w:t>, might be resolved by interpreting the ball as further away. And if the target is perceived as further away,</w:t>
      </w:r>
      <w:r w:rsidR="00581CCE">
        <w:t xml:space="preserve"> then </w:t>
      </w:r>
      <w:r w:rsidR="00E13A34">
        <w:t xml:space="preserve">this has consequences for the perceived physical distance between point of disappearance and the table. Since the point of disappearance is in nearly all cases above the eye height of the observers (see </w:t>
      </w:r>
      <w:r w:rsidR="00E13A34">
        <w:fldChar w:fldCharType="begin"/>
      </w:r>
      <w:r w:rsidR="00E13A34">
        <w:instrText xml:space="preserve"> REF _Ref36243749 \h </w:instrText>
      </w:r>
      <w:r w:rsidR="00E13A34">
        <w:fldChar w:fldCharType="separate"/>
      </w:r>
      <w:r w:rsidR="00E13A34">
        <w:t xml:space="preserve">Figure </w:t>
      </w:r>
      <w:r w:rsidR="00E13A34">
        <w:rPr>
          <w:noProof/>
        </w:rPr>
        <w:t>1</w:t>
      </w:r>
      <w:r w:rsidR="00E13A34">
        <w:fldChar w:fldCharType="end"/>
      </w:r>
      <w:r w:rsidR="00E13A34">
        <w:t>), an overestimation of the target’s distance in depth would lead to an overestimation of the vertical distance between point of disappearance and table</w:t>
      </w:r>
      <w:r w:rsidR="007234B3">
        <w:t xml:space="preserve">, which in turn would </w:t>
      </w:r>
      <w:r w:rsidR="007234B3">
        <w:lastRenderedPageBreak/>
        <w:t>lead to too late timing responses and an overshoot in the spatial task.</w:t>
      </w:r>
      <w:r w:rsidR="00E13A34">
        <w:t xml:space="preserve"> The reverse </w:t>
      </w:r>
      <w:r w:rsidR="007234B3">
        <w:t>would be true for a tennis ball-sized target with basketball texture</w:t>
      </w:r>
      <w:r w:rsidR="004750B3">
        <w:t xml:space="preserve"> (Basketball, Incongruent)</w:t>
      </w:r>
      <w:r w:rsidR="007234B3">
        <w:t>. An overestimation of the size would lead to an underestimation of the distance and therefore to an underestimation of the distance between point of disappearance and table. This would lead to too early responses and to an undershoot for the spatial task.</w:t>
      </w:r>
      <w:r w:rsidR="00AF4421">
        <w:t xml:space="preserve"> This is roughly the same pattern that is predicted for an internal model of air drag. However, the distance misperception should lead to noticeable differences in the timing condition. Under the air drag explanation, the expected timing differences are extremely small (2 to 6 ms). And since no temporal biases is observable in our data, we believe that the air drag-model interpretation of our results is more likely to be true.</w:t>
      </w:r>
    </w:p>
    <w:p w14:paraId="7A5A7C47" w14:textId="1C59B9C3" w:rsidR="00BC72AC" w:rsidRDefault="009774A8" w:rsidP="009774A8">
      <w:pPr>
        <w:pStyle w:val="Heading2"/>
      </w:pPr>
      <w:r>
        <w:t>A lawful relationship between response biases and response variability</w:t>
      </w:r>
    </w:p>
    <w:p w14:paraId="39381F71" w14:textId="0554ADF3" w:rsidR="00D3242D" w:rsidRPr="00D3242D" w:rsidRDefault="00D3242D" w:rsidP="00A07F7B">
      <w:pPr>
        <w:jc w:val="both"/>
      </w:pPr>
      <w:r>
        <w:fldChar w:fldCharType="begin" w:fldLock="1"/>
      </w:r>
      <w:r w:rsidR="0050495C">
        <w:instrText>ADDIN CSL_CITATION {"citationItems":[{"id":"ITEM-1","itemData":{"DOI":"10.1073/pnas.1619153114","ISBN":"1619153114","ISSN":"10916490","abstract":"Perception of a stimulus can be characterized by two fundamental psychophysical measures: how well the stimulus can be discriminated from similar ones (discrimination threshold) and how strongly the perceived stimulus value deviates on average from the true stimulus value (perceptual bias). We demonstrate that perceptual bias and discriminability, as functions of the stimulus value, follow a surprisingly simple mathematical relation. The relation, which is derived from a theory combining optimal encoding and decoding, is well supported by a wide range of reported psychophysical data including perceptual changes induced by contextual modulation. The large empirical support indicates that the proposed relation may represent a psychophysical law in human perception. Our results imply that the computational processes of sensory encoding and perceptual decoding are matched and optimized based on identical assumptions about the statistical structure of the sensory environment.","author":[{"dropping-particle":"","family":"Wei","given":"Xue Xin","non-dropping-particle":"","parse-names":false,"suffix":""},{"dropping-particle":"","family":"Stocker","given":"Alan A.","non-dropping-particle":"","parse-names":false,"suffix":""}],"container-title":"Proceedings of the National Academy of Sciences of the United States of America","id":"ITEM-1","issue":"38","issued":{"date-parts":[["2017"]]},"page":"10244-10249","title":"Lawful relation between perceptual bias and discriminability","type":"article-journal","volume":"114"},"uris":["http://www.mendeley.com/documents/?uuid=c38a8029-633a-4cd5-93fa-50cc026b6bfd"]}],"mendeley":{"formattedCitation":"(Wei &amp; Stocker, 2017)","plainTextFormattedCitation":"(Wei &amp; Stocker, 2017)","previouslyFormattedCitation":"(Wei &amp; Stocker, 2017)"},"properties":{"noteIndex":0},"schema":"https://github.com/citation-style-language/schema/raw/master/csl-citation.json"}</w:instrText>
      </w:r>
      <w:r>
        <w:fldChar w:fldCharType="separate"/>
      </w:r>
      <w:r w:rsidRPr="00D3242D">
        <w:rPr>
          <w:noProof/>
        </w:rPr>
        <w:t>(Wei &amp; Stocker, 2017)</w:t>
      </w:r>
      <w:r>
        <w:fldChar w:fldCharType="end"/>
      </w:r>
      <w:r>
        <w:t xml:space="preserve"> have recently presented a computational argument that response biases in perceptual decision making should be linearly related to </w:t>
      </w:r>
      <w:r w:rsidR="00A07F7B">
        <w:t xml:space="preserve">precision. The furthermore discussed ample behavioral evidence that this relationship holds true for a broad array of perceptual tasks. While motion extrapolation is not usually thought of as psychophysical task in the strictest sense, these judgements are partially based on perceptual performance. It </w:t>
      </w:r>
      <w:r w:rsidR="00222632">
        <w:t>thus stands to reason that this new psychophysical law should also be observable in the present task. And indeed we found overwhelming evidence for this claim both in the temporal and in the spatial domain. Furthermore, the relationship did not only hold between participant level, but also within participants: Participants who tended to respond too late, also displayed higher variability. And in conditions where participants tended to respond too late, they were also less precise.</w:t>
      </w:r>
      <w:r w:rsidR="00B35F54">
        <w:t xml:space="preserve"> This is </w:t>
      </w:r>
      <w:r w:rsidR="00F1452B">
        <w:t xml:space="preserve">an interesting observation because it suggests that this relationship between biases and variability carry over from lower level perceptual tasks to more ecological tasks </w:t>
      </w:r>
      <w:r w:rsidR="00000FDD">
        <w:t>like interception timing</w:t>
      </w:r>
      <w:r w:rsidR="00F1452B">
        <w:t>.</w:t>
      </w:r>
    </w:p>
    <w:p w14:paraId="1643B1C4" w14:textId="77777777" w:rsidR="009774A8" w:rsidRPr="00D4291E" w:rsidRDefault="009774A8" w:rsidP="00F749ED">
      <w:pPr>
        <w:jc w:val="both"/>
      </w:pPr>
    </w:p>
    <w:p w14:paraId="7A846BF8" w14:textId="500D2F7A" w:rsidR="003D6303" w:rsidRDefault="00470041" w:rsidP="00470041">
      <w:pPr>
        <w:pStyle w:val="Heading1"/>
      </w:pPr>
      <w:r>
        <w:t>Conclusions, Limitations &amp; Future Research</w:t>
      </w:r>
    </w:p>
    <w:p w14:paraId="41129AAC" w14:textId="6ABBBCBD" w:rsidR="00470041" w:rsidRDefault="00470041" w:rsidP="00470041">
      <w:pPr>
        <w:jc w:val="both"/>
      </w:pPr>
      <w:r>
        <w:t xml:space="preserve">In this paper, we set up to investigate whether the human brain represents air drag like other physical properties of our environment. </w:t>
      </w:r>
      <w:r>
        <w:t xml:space="preserve">We found mixed evidence that lends some support </w:t>
      </w:r>
      <w:r>
        <w:t>to this idea</w:t>
      </w:r>
      <w:r>
        <w:t>.</w:t>
      </w:r>
      <w:r>
        <w:t xml:space="preserve"> Furthermore, we hypothesized that, if humans rely on an internal model of air drag, this might lead to biases when texture and size of the target conflicted, a notion that our data supported quite strongly. In exploratory analyses, we furthermore found a link between biases and variability in responses, which has recently been suggested as a novel psychophysical law.</w:t>
      </w:r>
    </w:p>
    <w:p w14:paraId="1890B83E" w14:textId="6F834E31" w:rsidR="00555821" w:rsidRDefault="00470041" w:rsidP="00470041">
      <w:pPr>
        <w:jc w:val="both"/>
      </w:pPr>
      <w:r>
        <w:t>The most important limitation of our study is certainly that we did not manage to eliminate all possibly virtual reality-related biases in participant responses. The test of our first hypothesis, namely that humans rely on an internal representation of air drag, depended strongly on the response distributions of either Airdrag: Present or Airdrag: Absent trials being accurate. This is not the case at all for the timing task, and only marginally the case for the spatial task. Therefore, the present results support our first hypothesis only to a moderate extent.</w:t>
      </w:r>
      <w:r w:rsidR="00555821">
        <w:t xml:space="preserve"> A further limitation is that we cannot rule out the possibility completely that the results for our second hypothesis are caused by </w:t>
      </w:r>
      <w:r w:rsidR="00423C69">
        <w:t>a misinterpretation of the distance to the object. In light of the pattern in our data, where the effect is only observable for the spatial task and not for the timing task, this alternative explanation seems unlikely, but not impossible.</w:t>
      </w:r>
    </w:p>
    <w:p w14:paraId="1B5BAC5B" w14:textId="27DF82F8" w:rsidR="00423C69" w:rsidRDefault="00423C69" w:rsidP="00470041">
      <w:pPr>
        <w:jc w:val="both"/>
      </w:pPr>
      <w:r>
        <w:t xml:space="preserve">Future research on the representation of air drag should focus on even more ecologically valid stimuli, with the intent of eliminating biases introduced by presentation in virtual reality. High precision recordings of highly controlled real-world catching, especially with a partially occluded trajectory, are one </w:t>
      </w:r>
      <w:r>
        <w:lastRenderedPageBreak/>
        <w:t>possibility: If humans perform accurately in a reliable fashion, this would represent very strong evidence that we do indeed use an internal representation of air drag or air drag prior.</w:t>
      </w:r>
    </w:p>
    <w:p w14:paraId="6F33B032" w14:textId="2CFB69DF" w:rsidR="00143A8E" w:rsidRPr="0030022A" w:rsidRDefault="00143A8E" w:rsidP="003F4A3B">
      <w:pPr>
        <w:jc w:val="both"/>
      </w:pPr>
    </w:p>
    <w:p w14:paraId="441965A8" w14:textId="24B81CF5" w:rsidR="00143A8E" w:rsidRPr="00EB03CA" w:rsidRDefault="00143A8E" w:rsidP="00143A8E">
      <w:pPr>
        <w:pStyle w:val="Heading2"/>
      </w:pPr>
      <w:r w:rsidRPr="00EB03CA">
        <w:t>References</w:t>
      </w:r>
    </w:p>
    <w:p w14:paraId="76F3BE3C" w14:textId="5C5B4542"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8E4971">
        <w:rPr>
          <w:rFonts w:ascii="Calibri" w:hAnsi="Calibri" w:cs="Calibri"/>
          <w:noProof/>
          <w:szCs w:val="24"/>
        </w:rPr>
        <w:t xml:space="preserve">Adams, W. J., Graf, E. W., &amp; Ernst, M. O. (2004). Experience can change the “light-from-above” prior. </w:t>
      </w:r>
      <w:r w:rsidRPr="008E4971">
        <w:rPr>
          <w:rFonts w:ascii="Calibri" w:hAnsi="Calibri" w:cs="Calibri"/>
          <w:i/>
          <w:iCs/>
          <w:noProof/>
          <w:szCs w:val="24"/>
        </w:rPr>
        <w:t>Nature Neuroscience</w:t>
      </w:r>
      <w:r w:rsidRPr="008E4971">
        <w:rPr>
          <w:rFonts w:ascii="Calibri" w:hAnsi="Calibri" w:cs="Calibri"/>
          <w:noProof/>
          <w:szCs w:val="24"/>
        </w:rPr>
        <w:t xml:space="preserve">, </w:t>
      </w:r>
      <w:r w:rsidRPr="008E4971">
        <w:rPr>
          <w:rFonts w:ascii="Calibri" w:hAnsi="Calibri" w:cs="Calibri"/>
          <w:i/>
          <w:iCs/>
          <w:noProof/>
          <w:szCs w:val="24"/>
        </w:rPr>
        <w:t>7</w:t>
      </w:r>
      <w:r w:rsidRPr="008E4971">
        <w:rPr>
          <w:rFonts w:ascii="Calibri" w:hAnsi="Calibri" w:cs="Calibri"/>
          <w:noProof/>
          <w:szCs w:val="24"/>
        </w:rPr>
        <w:t>(10), 1057–1058. https://doi.org/10.1038/nn1312</w:t>
      </w:r>
    </w:p>
    <w:p w14:paraId="7FD6021F"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Bates, D., Mächler, M., Bolker, B. M., &amp; Walker, S. C. (2015). Fitting linear mixed-effects models using lme4. </w:t>
      </w:r>
      <w:r w:rsidRPr="008E4971">
        <w:rPr>
          <w:rFonts w:ascii="Calibri" w:hAnsi="Calibri" w:cs="Calibri"/>
          <w:i/>
          <w:iCs/>
          <w:noProof/>
          <w:szCs w:val="24"/>
        </w:rPr>
        <w:t>Journal of Statistical Software</w:t>
      </w:r>
      <w:r w:rsidRPr="008E4971">
        <w:rPr>
          <w:rFonts w:ascii="Calibri" w:hAnsi="Calibri" w:cs="Calibri"/>
          <w:noProof/>
          <w:szCs w:val="24"/>
        </w:rPr>
        <w:t xml:space="preserve">, </w:t>
      </w:r>
      <w:r w:rsidRPr="008E4971">
        <w:rPr>
          <w:rFonts w:ascii="Calibri" w:hAnsi="Calibri" w:cs="Calibri"/>
          <w:i/>
          <w:iCs/>
          <w:noProof/>
          <w:szCs w:val="24"/>
        </w:rPr>
        <w:t>67</w:t>
      </w:r>
      <w:r w:rsidRPr="008E4971">
        <w:rPr>
          <w:rFonts w:ascii="Calibri" w:hAnsi="Calibri" w:cs="Calibri"/>
          <w:noProof/>
          <w:szCs w:val="24"/>
        </w:rPr>
        <w:t>(1). https://doi.org/10.18637/jss.v067.i01</w:t>
      </w:r>
    </w:p>
    <w:p w14:paraId="501C690E"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Bosco, G., Delle Monache, S., Gravano, S., Indovina, I., La Scaleia, B., Maffei, V., … Lacquaniti, F. (2015). Filling gaps in visual motion for target capture. </w:t>
      </w:r>
      <w:r w:rsidRPr="008E4971">
        <w:rPr>
          <w:rFonts w:ascii="Calibri" w:hAnsi="Calibri" w:cs="Calibri"/>
          <w:i/>
          <w:iCs/>
          <w:noProof/>
          <w:szCs w:val="24"/>
        </w:rPr>
        <w:t>Frontiers in Integrative Neuroscience</w:t>
      </w:r>
      <w:r w:rsidRPr="008E4971">
        <w:rPr>
          <w:rFonts w:ascii="Calibri" w:hAnsi="Calibri" w:cs="Calibri"/>
          <w:noProof/>
          <w:szCs w:val="24"/>
        </w:rPr>
        <w:t xml:space="preserve">, </w:t>
      </w:r>
      <w:r w:rsidRPr="008E4971">
        <w:rPr>
          <w:rFonts w:ascii="Calibri" w:hAnsi="Calibri" w:cs="Calibri"/>
          <w:i/>
          <w:iCs/>
          <w:noProof/>
          <w:szCs w:val="24"/>
        </w:rPr>
        <w:t>9</w:t>
      </w:r>
      <w:r w:rsidRPr="008E4971">
        <w:rPr>
          <w:rFonts w:ascii="Calibri" w:hAnsi="Calibri" w:cs="Calibri"/>
          <w:noProof/>
          <w:szCs w:val="24"/>
        </w:rPr>
        <w:t>. https://doi.org/10.3389/fnint.2015.00013</w:t>
      </w:r>
    </w:p>
    <w:p w14:paraId="6CF7196C"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Bürkner, P. C. (2018). Advanced Bayesian multilevel modeling with the R package brms. </w:t>
      </w:r>
      <w:r w:rsidRPr="008E4971">
        <w:rPr>
          <w:rFonts w:ascii="Calibri" w:hAnsi="Calibri" w:cs="Calibri"/>
          <w:i/>
          <w:iCs/>
          <w:noProof/>
          <w:szCs w:val="24"/>
        </w:rPr>
        <w:t>R Journal</w:t>
      </w:r>
      <w:r w:rsidRPr="008E4971">
        <w:rPr>
          <w:rFonts w:ascii="Calibri" w:hAnsi="Calibri" w:cs="Calibri"/>
          <w:noProof/>
          <w:szCs w:val="24"/>
        </w:rPr>
        <w:t xml:space="preserve">, </w:t>
      </w:r>
      <w:r w:rsidRPr="008E4971">
        <w:rPr>
          <w:rFonts w:ascii="Calibri" w:hAnsi="Calibri" w:cs="Calibri"/>
          <w:i/>
          <w:iCs/>
          <w:noProof/>
          <w:szCs w:val="24"/>
        </w:rPr>
        <w:t>10</w:t>
      </w:r>
      <w:r w:rsidRPr="008E4971">
        <w:rPr>
          <w:rFonts w:ascii="Calibri" w:hAnsi="Calibri" w:cs="Calibri"/>
          <w:noProof/>
          <w:szCs w:val="24"/>
        </w:rPr>
        <w:t>(1), 395–411. https://doi.org/10.32614/rj-2018-017</w:t>
      </w:r>
    </w:p>
    <w:p w14:paraId="5E972E2E"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Chadwick, S. G., &amp; Haake, S. J. (2000). The drag coefficient of tennis balls. </w:t>
      </w:r>
      <w:r w:rsidRPr="008E4971">
        <w:rPr>
          <w:rFonts w:ascii="Calibri" w:hAnsi="Calibri" w:cs="Calibri"/>
          <w:i/>
          <w:iCs/>
          <w:noProof/>
          <w:szCs w:val="24"/>
        </w:rPr>
        <w:t>Proceedings of the 3rd International Confernce on the Engineering of Sport</w:t>
      </w:r>
      <w:r w:rsidRPr="008E4971">
        <w:rPr>
          <w:rFonts w:ascii="Calibri" w:hAnsi="Calibri" w:cs="Calibri"/>
          <w:noProof/>
          <w:szCs w:val="24"/>
        </w:rPr>
        <w:t>, (January 2000), 169–176.</w:t>
      </w:r>
    </w:p>
    <w:p w14:paraId="68D394EB"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Gómez, J., &amp; López-Moliner, J. (2013). Synergies between optical and physical variables in intercepting parabolic targets. </w:t>
      </w:r>
      <w:r w:rsidRPr="008E4971">
        <w:rPr>
          <w:rFonts w:ascii="Calibri" w:hAnsi="Calibri" w:cs="Calibri"/>
          <w:i/>
          <w:iCs/>
          <w:noProof/>
          <w:szCs w:val="24"/>
        </w:rPr>
        <w:t>Frontiers in Behavioral Neuroscience</w:t>
      </w:r>
      <w:r w:rsidRPr="008E4971">
        <w:rPr>
          <w:rFonts w:ascii="Calibri" w:hAnsi="Calibri" w:cs="Calibri"/>
          <w:noProof/>
          <w:szCs w:val="24"/>
        </w:rPr>
        <w:t xml:space="preserve">, </w:t>
      </w:r>
      <w:r w:rsidRPr="008E4971">
        <w:rPr>
          <w:rFonts w:ascii="Calibri" w:hAnsi="Calibri" w:cs="Calibri"/>
          <w:i/>
          <w:iCs/>
          <w:noProof/>
          <w:szCs w:val="24"/>
        </w:rPr>
        <w:t>7</w:t>
      </w:r>
      <w:r w:rsidRPr="008E4971">
        <w:rPr>
          <w:rFonts w:ascii="Calibri" w:hAnsi="Calibri" w:cs="Calibri"/>
          <w:noProof/>
          <w:szCs w:val="24"/>
        </w:rPr>
        <w:t>(May), 46. https://doi.org/10.3389/fnbeh.2013.00046</w:t>
      </w:r>
    </w:p>
    <w:p w14:paraId="1804DF07"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Hosking, S. G., &amp; Crassini, B. (2010). The effects of familiar size and object trajectories on time-to-contact judgements. </w:t>
      </w:r>
      <w:r w:rsidRPr="008E4971">
        <w:rPr>
          <w:rFonts w:ascii="Calibri" w:hAnsi="Calibri" w:cs="Calibri"/>
          <w:i/>
          <w:iCs/>
          <w:noProof/>
          <w:szCs w:val="24"/>
        </w:rPr>
        <w:t>Experimental Brain Research</w:t>
      </w:r>
      <w:r w:rsidRPr="008E4971">
        <w:rPr>
          <w:rFonts w:ascii="Calibri" w:hAnsi="Calibri" w:cs="Calibri"/>
          <w:noProof/>
          <w:szCs w:val="24"/>
        </w:rPr>
        <w:t xml:space="preserve">, </w:t>
      </w:r>
      <w:r w:rsidRPr="008E4971">
        <w:rPr>
          <w:rFonts w:ascii="Calibri" w:hAnsi="Calibri" w:cs="Calibri"/>
          <w:i/>
          <w:iCs/>
          <w:noProof/>
          <w:szCs w:val="24"/>
        </w:rPr>
        <w:t>203</w:t>
      </w:r>
      <w:r w:rsidRPr="008E4971">
        <w:rPr>
          <w:rFonts w:ascii="Calibri" w:hAnsi="Calibri" w:cs="Calibri"/>
          <w:noProof/>
          <w:szCs w:val="24"/>
        </w:rPr>
        <w:t>(3), 541–552. https://doi.org/10.1007/s00221-010-2258-7</w:t>
      </w:r>
    </w:p>
    <w:p w14:paraId="0DECD95A"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Indovina, I., Maffei, V., Bosco, G., Zago, M., Macaluso, E., &amp; Lacquaniti, F. (2005). Representation of visual gravitational motion in the human vestibular cortex. </w:t>
      </w:r>
      <w:r w:rsidRPr="008E4971">
        <w:rPr>
          <w:rFonts w:ascii="Calibri" w:hAnsi="Calibri" w:cs="Calibri"/>
          <w:i/>
          <w:iCs/>
          <w:noProof/>
          <w:szCs w:val="24"/>
        </w:rPr>
        <w:t>Science (New York, N.Y.)</w:t>
      </w:r>
      <w:r w:rsidRPr="008E4971">
        <w:rPr>
          <w:rFonts w:ascii="Calibri" w:hAnsi="Calibri" w:cs="Calibri"/>
          <w:noProof/>
          <w:szCs w:val="24"/>
        </w:rPr>
        <w:t xml:space="preserve">, </w:t>
      </w:r>
      <w:r w:rsidRPr="008E4971">
        <w:rPr>
          <w:rFonts w:ascii="Calibri" w:hAnsi="Calibri" w:cs="Calibri"/>
          <w:i/>
          <w:iCs/>
          <w:noProof/>
          <w:szCs w:val="24"/>
        </w:rPr>
        <w:t>308</w:t>
      </w:r>
      <w:r w:rsidRPr="008E4971">
        <w:rPr>
          <w:rFonts w:ascii="Calibri" w:hAnsi="Calibri" w:cs="Calibri"/>
          <w:noProof/>
          <w:szCs w:val="24"/>
        </w:rPr>
        <w:t>(April), 416–419. https://doi.org/10.1126/science.1107961</w:t>
      </w:r>
    </w:p>
    <w:p w14:paraId="525B01F3"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Jokisch, D., &amp; Troje, N. F. (2003). Biological motion as a cue for the perception of size. </w:t>
      </w:r>
      <w:r w:rsidRPr="008E4971">
        <w:rPr>
          <w:rFonts w:ascii="Calibri" w:hAnsi="Calibri" w:cs="Calibri"/>
          <w:i/>
          <w:iCs/>
          <w:noProof/>
          <w:szCs w:val="24"/>
        </w:rPr>
        <w:t>Journal of Vision</w:t>
      </w:r>
      <w:r w:rsidRPr="008E4971">
        <w:rPr>
          <w:rFonts w:ascii="Calibri" w:hAnsi="Calibri" w:cs="Calibri"/>
          <w:noProof/>
          <w:szCs w:val="24"/>
        </w:rPr>
        <w:t xml:space="preserve">, </w:t>
      </w:r>
      <w:r w:rsidRPr="008E4971">
        <w:rPr>
          <w:rFonts w:ascii="Calibri" w:hAnsi="Calibri" w:cs="Calibri"/>
          <w:i/>
          <w:iCs/>
          <w:noProof/>
          <w:szCs w:val="24"/>
        </w:rPr>
        <w:t>3</w:t>
      </w:r>
      <w:r w:rsidRPr="008E4971">
        <w:rPr>
          <w:rFonts w:ascii="Calibri" w:hAnsi="Calibri" w:cs="Calibri"/>
          <w:noProof/>
          <w:szCs w:val="24"/>
        </w:rPr>
        <w:t>(4), 252–264. https://doi.org/10.1167/3.4.1</w:t>
      </w:r>
    </w:p>
    <w:p w14:paraId="0866A039"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Jörges, B., &amp; López-Moliner, J. (2019). Earth-Gravity Congruent Motion Facilitates Ocular Control for Pursuit of Parabolic Trajectories. </w:t>
      </w:r>
      <w:r w:rsidRPr="008E4971">
        <w:rPr>
          <w:rFonts w:ascii="Calibri" w:hAnsi="Calibri" w:cs="Calibri"/>
          <w:i/>
          <w:iCs/>
          <w:noProof/>
          <w:szCs w:val="24"/>
        </w:rPr>
        <w:t>Scientific Reports</w:t>
      </w:r>
      <w:r w:rsidRPr="008E4971">
        <w:rPr>
          <w:rFonts w:ascii="Calibri" w:hAnsi="Calibri" w:cs="Calibri"/>
          <w:noProof/>
          <w:szCs w:val="24"/>
        </w:rPr>
        <w:t xml:space="preserve">, </w:t>
      </w:r>
      <w:r w:rsidRPr="008E4971">
        <w:rPr>
          <w:rFonts w:ascii="Calibri" w:hAnsi="Calibri" w:cs="Calibri"/>
          <w:i/>
          <w:iCs/>
          <w:noProof/>
          <w:szCs w:val="24"/>
        </w:rPr>
        <w:t>9</w:t>
      </w:r>
      <w:r w:rsidRPr="008E4971">
        <w:rPr>
          <w:rFonts w:ascii="Calibri" w:hAnsi="Calibri" w:cs="Calibri"/>
          <w:noProof/>
          <w:szCs w:val="24"/>
        </w:rPr>
        <w:t>(1). https://doi.org/10.1038/s41598-019-50512-6</w:t>
      </w:r>
    </w:p>
    <w:p w14:paraId="641D4F1F" w14:textId="697097D0"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Jörges, </w:t>
      </w:r>
      <w:r>
        <w:rPr>
          <w:rFonts w:ascii="Calibri" w:hAnsi="Calibri" w:cs="Calibri"/>
          <w:noProof/>
          <w:szCs w:val="24"/>
        </w:rPr>
        <w:t>B.</w:t>
      </w:r>
      <w:r w:rsidRPr="008E4971">
        <w:rPr>
          <w:rFonts w:ascii="Calibri" w:hAnsi="Calibri" w:cs="Calibri"/>
          <w:noProof/>
          <w:szCs w:val="24"/>
        </w:rPr>
        <w:t xml:space="preserve">, Hagenfeld, L., &amp; López-Moliner, J. (2018). The use of visual cues in gravity judgements on parabolic motion. </w:t>
      </w:r>
      <w:r w:rsidRPr="008E4971">
        <w:rPr>
          <w:rFonts w:ascii="Calibri" w:hAnsi="Calibri" w:cs="Calibri"/>
          <w:i/>
          <w:iCs/>
          <w:noProof/>
          <w:szCs w:val="24"/>
        </w:rPr>
        <w:t>Vision Research</w:t>
      </w:r>
      <w:r w:rsidRPr="008E4971">
        <w:rPr>
          <w:rFonts w:ascii="Calibri" w:hAnsi="Calibri" w:cs="Calibri"/>
          <w:noProof/>
          <w:szCs w:val="24"/>
        </w:rPr>
        <w:t xml:space="preserve">, </w:t>
      </w:r>
      <w:r w:rsidRPr="008E4971">
        <w:rPr>
          <w:rFonts w:ascii="Calibri" w:hAnsi="Calibri" w:cs="Calibri"/>
          <w:i/>
          <w:iCs/>
          <w:noProof/>
          <w:szCs w:val="24"/>
        </w:rPr>
        <w:t>149</w:t>
      </w:r>
      <w:r w:rsidRPr="008E4971">
        <w:rPr>
          <w:rFonts w:ascii="Calibri" w:hAnsi="Calibri" w:cs="Calibri"/>
          <w:noProof/>
          <w:szCs w:val="24"/>
        </w:rPr>
        <w:t>, 47–58. https://doi.org/10.1016/J.VISRES.2018.06.002</w:t>
      </w:r>
    </w:p>
    <w:p w14:paraId="53713CBD" w14:textId="73401ED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Jörges, </w:t>
      </w:r>
      <w:r>
        <w:rPr>
          <w:rFonts w:ascii="Calibri" w:hAnsi="Calibri" w:cs="Calibri"/>
          <w:noProof/>
          <w:szCs w:val="24"/>
        </w:rPr>
        <w:t>B.</w:t>
      </w:r>
      <w:r w:rsidRPr="008E4971">
        <w:rPr>
          <w:rFonts w:ascii="Calibri" w:hAnsi="Calibri" w:cs="Calibri"/>
          <w:noProof/>
          <w:szCs w:val="24"/>
        </w:rPr>
        <w:t xml:space="preserve">, &amp; López-Moliner, J. (2017). Gravity as a strong prior: Implications for perception and action. </w:t>
      </w:r>
      <w:r w:rsidRPr="008E4971">
        <w:rPr>
          <w:rFonts w:ascii="Calibri" w:hAnsi="Calibri" w:cs="Calibri"/>
          <w:i/>
          <w:iCs/>
          <w:noProof/>
          <w:szCs w:val="24"/>
        </w:rPr>
        <w:t>Frontiers in Human Neuroscience</w:t>
      </w:r>
      <w:r w:rsidRPr="008E4971">
        <w:rPr>
          <w:rFonts w:ascii="Calibri" w:hAnsi="Calibri" w:cs="Calibri"/>
          <w:noProof/>
          <w:szCs w:val="24"/>
        </w:rPr>
        <w:t>, Vol. 11. https://doi.org/10.3389/fnhum.2017.00203</w:t>
      </w:r>
    </w:p>
    <w:p w14:paraId="3A340EC1" w14:textId="2B5D3520"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Jörges, </w:t>
      </w:r>
      <w:r>
        <w:rPr>
          <w:rFonts w:ascii="Calibri" w:hAnsi="Calibri" w:cs="Calibri"/>
          <w:noProof/>
          <w:szCs w:val="24"/>
        </w:rPr>
        <w:t>B.</w:t>
      </w:r>
      <w:r w:rsidRPr="008E4971">
        <w:rPr>
          <w:rFonts w:ascii="Calibri" w:hAnsi="Calibri" w:cs="Calibri"/>
          <w:noProof/>
          <w:szCs w:val="24"/>
        </w:rPr>
        <w:t xml:space="preserve">, &amp; López-Moliner, J. (2020). Characterizing the Strong Earth Gravity Prior. </w:t>
      </w:r>
      <w:r w:rsidRPr="008E4971">
        <w:rPr>
          <w:rFonts w:ascii="Calibri" w:hAnsi="Calibri" w:cs="Calibri"/>
          <w:i/>
          <w:iCs/>
          <w:noProof/>
          <w:szCs w:val="24"/>
        </w:rPr>
        <w:t>PsyArXive</w:t>
      </w:r>
      <w:r w:rsidRPr="008E4971">
        <w:rPr>
          <w:rFonts w:ascii="Calibri" w:hAnsi="Calibri" w:cs="Calibri"/>
          <w:noProof/>
          <w:szCs w:val="24"/>
        </w:rPr>
        <w:t>, 1–19. https://doi.org/10.31234/osf.io/exp93</w:t>
      </w:r>
    </w:p>
    <w:p w14:paraId="7A26D1C2"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La Scaleia, B., Zago, M., Moscatelli, A., Lacquaniti, F., &amp; Viviani, P. (2014). Implied dynamics biases the visual perception of velocity. </w:t>
      </w:r>
      <w:r w:rsidRPr="008E4971">
        <w:rPr>
          <w:rFonts w:ascii="Calibri" w:hAnsi="Calibri" w:cs="Calibri"/>
          <w:i/>
          <w:iCs/>
          <w:noProof/>
          <w:szCs w:val="24"/>
        </w:rPr>
        <w:t>PLoS ONE</w:t>
      </w:r>
      <w:r w:rsidRPr="008E4971">
        <w:rPr>
          <w:rFonts w:ascii="Calibri" w:hAnsi="Calibri" w:cs="Calibri"/>
          <w:noProof/>
          <w:szCs w:val="24"/>
        </w:rPr>
        <w:t xml:space="preserve">, </w:t>
      </w:r>
      <w:r w:rsidRPr="008E4971">
        <w:rPr>
          <w:rFonts w:ascii="Calibri" w:hAnsi="Calibri" w:cs="Calibri"/>
          <w:i/>
          <w:iCs/>
          <w:noProof/>
          <w:szCs w:val="24"/>
        </w:rPr>
        <w:t>9</w:t>
      </w:r>
      <w:r w:rsidRPr="008E4971">
        <w:rPr>
          <w:rFonts w:ascii="Calibri" w:hAnsi="Calibri" w:cs="Calibri"/>
          <w:noProof/>
          <w:szCs w:val="24"/>
        </w:rPr>
        <w:t>(3). https://doi.org/10.1371/journal.pone.0093020</w:t>
      </w:r>
    </w:p>
    <w:p w14:paraId="3E4A02E7"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Lacquaniti, F., Bosco, G., Gravano, S., Indovina, I., La Scaleia, B., Maffei, V., &amp; Zago, M. (2015). Gravity in </w:t>
      </w:r>
      <w:r w:rsidRPr="008E4971">
        <w:rPr>
          <w:rFonts w:ascii="Calibri" w:hAnsi="Calibri" w:cs="Calibri"/>
          <w:noProof/>
          <w:szCs w:val="24"/>
        </w:rPr>
        <w:lastRenderedPageBreak/>
        <w:t xml:space="preserve">the Brain as a Reference for Space and Time Perception. </w:t>
      </w:r>
      <w:r w:rsidRPr="008E4971">
        <w:rPr>
          <w:rFonts w:ascii="Calibri" w:hAnsi="Calibri" w:cs="Calibri"/>
          <w:i/>
          <w:iCs/>
          <w:noProof/>
          <w:szCs w:val="24"/>
        </w:rPr>
        <w:t>Multisensory Research</w:t>
      </w:r>
      <w:r w:rsidRPr="008E4971">
        <w:rPr>
          <w:rFonts w:ascii="Calibri" w:hAnsi="Calibri" w:cs="Calibri"/>
          <w:noProof/>
          <w:szCs w:val="24"/>
        </w:rPr>
        <w:t xml:space="preserve">, </w:t>
      </w:r>
      <w:r w:rsidRPr="008E4971">
        <w:rPr>
          <w:rFonts w:ascii="Calibri" w:hAnsi="Calibri" w:cs="Calibri"/>
          <w:i/>
          <w:iCs/>
          <w:noProof/>
          <w:szCs w:val="24"/>
        </w:rPr>
        <w:t>28</w:t>
      </w:r>
      <w:r w:rsidRPr="008E4971">
        <w:rPr>
          <w:rFonts w:ascii="Calibri" w:hAnsi="Calibri" w:cs="Calibri"/>
          <w:noProof/>
          <w:szCs w:val="24"/>
        </w:rPr>
        <w:t>(5–6), 397–426. https://doi.org/10.1163/22134808-00002471</w:t>
      </w:r>
    </w:p>
    <w:p w14:paraId="385E2279"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Lacquaniti, F., Bosco, G., Indovina, I., La Scaleia, B., Maffei, V., Moscatelli, A., &amp; Zago, M. (2013). Visual gravitational motion and the vestibular system in humans. </w:t>
      </w:r>
      <w:r w:rsidRPr="008E4971">
        <w:rPr>
          <w:rFonts w:ascii="Calibri" w:hAnsi="Calibri" w:cs="Calibri"/>
          <w:i/>
          <w:iCs/>
          <w:noProof/>
          <w:szCs w:val="24"/>
        </w:rPr>
        <w:t>Frontiers in Integrative Neuroscience</w:t>
      </w:r>
      <w:r w:rsidRPr="008E4971">
        <w:rPr>
          <w:rFonts w:ascii="Calibri" w:hAnsi="Calibri" w:cs="Calibri"/>
          <w:noProof/>
          <w:szCs w:val="24"/>
        </w:rPr>
        <w:t xml:space="preserve">, </w:t>
      </w:r>
      <w:r w:rsidRPr="008E4971">
        <w:rPr>
          <w:rFonts w:ascii="Calibri" w:hAnsi="Calibri" w:cs="Calibri"/>
          <w:i/>
          <w:iCs/>
          <w:noProof/>
          <w:szCs w:val="24"/>
        </w:rPr>
        <w:t>7</w:t>
      </w:r>
      <w:r w:rsidRPr="008E4971">
        <w:rPr>
          <w:rFonts w:ascii="Calibri" w:hAnsi="Calibri" w:cs="Calibri"/>
          <w:noProof/>
          <w:szCs w:val="24"/>
        </w:rPr>
        <w:t>(December), 101. https://doi.org/10.3389/fnint.2013.00101</w:t>
      </w:r>
    </w:p>
    <w:p w14:paraId="0E5D4B89"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López-Moliner, J., Field, D. T., &amp; Wann, J. P. (2007). Interceptive timing: prior knowledge matters. </w:t>
      </w:r>
      <w:r w:rsidRPr="008E4971">
        <w:rPr>
          <w:rFonts w:ascii="Calibri" w:hAnsi="Calibri" w:cs="Calibri"/>
          <w:i/>
          <w:iCs/>
          <w:noProof/>
          <w:szCs w:val="24"/>
        </w:rPr>
        <w:t>Journal of Vision</w:t>
      </w:r>
      <w:r w:rsidRPr="008E4971">
        <w:rPr>
          <w:rFonts w:ascii="Calibri" w:hAnsi="Calibri" w:cs="Calibri"/>
          <w:noProof/>
          <w:szCs w:val="24"/>
        </w:rPr>
        <w:t xml:space="preserve">, </w:t>
      </w:r>
      <w:r w:rsidRPr="008E4971">
        <w:rPr>
          <w:rFonts w:ascii="Calibri" w:hAnsi="Calibri" w:cs="Calibri"/>
          <w:i/>
          <w:iCs/>
          <w:noProof/>
          <w:szCs w:val="24"/>
        </w:rPr>
        <w:t>7</w:t>
      </w:r>
      <w:r w:rsidRPr="008E4971">
        <w:rPr>
          <w:rFonts w:ascii="Calibri" w:hAnsi="Calibri" w:cs="Calibri"/>
          <w:noProof/>
          <w:szCs w:val="24"/>
        </w:rPr>
        <w:t>, 1–8. https://doi.org/10.1167/7.13.11</w:t>
      </w:r>
    </w:p>
    <w:p w14:paraId="2C277680"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López-Moliner, J., &amp; Keil, M. (2012). People Favour Imperfect Catching by Assuming a Stable World. </w:t>
      </w:r>
      <w:r w:rsidRPr="008E4971">
        <w:rPr>
          <w:rFonts w:ascii="Calibri" w:hAnsi="Calibri" w:cs="Calibri"/>
          <w:i/>
          <w:iCs/>
          <w:noProof/>
          <w:szCs w:val="24"/>
        </w:rPr>
        <w:t>Current Science</w:t>
      </w:r>
      <w:r w:rsidRPr="008E4971">
        <w:rPr>
          <w:rFonts w:ascii="Calibri" w:hAnsi="Calibri" w:cs="Calibri"/>
          <w:noProof/>
          <w:szCs w:val="24"/>
        </w:rPr>
        <w:t>, (4), 1435–1439. https://doi.org/10.1371/Citation</w:t>
      </w:r>
    </w:p>
    <w:p w14:paraId="00F9DB07" w14:textId="31CBDE4C"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McIntyre, J</w:t>
      </w:r>
      <w:r>
        <w:rPr>
          <w:rFonts w:ascii="Calibri" w:hAnsi="Calibri" w:cs="Calibri"/>
          <w:noProof/>
          <w:szCs w:val="24"/>
        </w:rPr>
        <w:t>.</w:t>
      </w:r>
      <w:r w:rsidRPr="008E4971">
        <w:rPr>
          <w:rFonts w:ascii="Calibri" w:hAnsi="Calibri" w:cs="Calibri"/>
          <w:noProof/>
          <w:szCs w:val="24"/>
        </w:rPr>
        <w:t xml:space="preserve">, Zago, M., &amp; Berthoz, A. (2001). Does the Brain Model Newton’s Laws. </w:t>
      </w:r>
      <w:r w:rsidRPr="008E4971">
        <w:rPr>
          <w:rFonts w:ascii="Calibri" w:hAnsi="Calibri" w:cs="Calibri"/>
          <w:i/>
          <w:iCs/>
          <w:noProof/>
          <w:szCs w:val="24"/>
        </w:rPr>
        <w:t>Nature Neuroscience</w:t>
      </w:r>
      <w:r w:rsidRPr="008E4971">
        <w:rPr>
          <w:rFonts w:ascii="Calibri" w:hAnsi="Calibri" w:cs="Calibri"/>
          <w:noProof/>
          <w:szCs w:val="24"/>
        </w:rPr>
        <w:t xml:space="preserve">, </w:t>
      </w:r>
      <w:r w:rsidRPr="008E4971">
        <w:rPr>
          <w:rFonts w:ascii="Calibri" w:hAnsi="Calibri" w:cs="Calibri"/>
          <w:i/>
          <w:iCs/>
          <w:noProof/>
          <w:szCs w:val="24"/>
        </w:rPr>
        <w:t>12</w:t>
      </w:r>
      <w:r w:rsidRPr="008E4971">
        <w:rPr>
          <w:rFonts w:ascii="Calibri" w:hAnsi="Calibri" w:cs="Calibri"/>
          <w:noProof/>
          <w:szCs w:val="24"/>
        </w:rPr>
        <w:t>(17), 109–110. https://doi.org/10.1097/00001756-200112040-00004</w:t>
      </w:r>
    </w:p>
    <w:p w14:paraId="0C545CCF" w14:textId="3BCC8DD3"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McIntyre, </w:t>
      </w:r>
      <w:r>
        <w:rPr>
          <w:rFonts w:ascii="Calibri" w:hAnsi="Calibri" w:cs="Calibri"/>
          <w:noProof/>
          <w:szCs w:val="24"/>
        </w:rPr>
        <w:t>J.</w:t>
      </w:r>
      <w:r w:rsidRPr="008E4971">
        <w:rPr>
          <w:rFonts w:ascii="Calibri" w:hAnsi="Calibri" w:cs="Calibri"/>
          <w:noProof/>
          <w:szCs w:val="24"/>
        </w:rPr>
        <w:t xml:space="preserve">, Zago, M., Berthoz, A., &amp; Lacquaniti, F. (2003). The Brain as a Predictor: On Catching Flying Balls in Zero-G. In J. C. Buckey &amp; J. L. Homick (Eds.), </w:t>
      </w:r>
      <w:r w:rsidRPr="008E4971">
        <w:rPr>
          <w:rFonts w:ascii="Calibri" w:hAnsi="Calibri" w:cs="Calibri"/>
          <w:i/>
          <w:iCs/>
          <w:noProof/>
          <w:szCs w:val="24"/>
        </w:rPr>
        <w:t>The Neurolab Spacelab Mission: Neuroscience Research in Space</w:t>
      </w:r>
      <w:r w:rsidRPr="008E4971">
        <w:rPr>
          <w:rFonts w:ascii="Calibri" w:hAnsi="Calibri" w:cs="Calibri"/>
          <w:noProof/>
          <w:szCs w:val="24"/>
        </w:rPr>
        <w:t xml:space="preserve"> (pp. 55–61). National Aeronautics and Space Administration, Lyndon B. Johnson Space Center.</w:t>
      </w:r>
    </w:p>
    <w:p w14:paraId="1B792CB2" w14:textId="3CB7385F"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Mc</w:t>
      </w:r>
      <w:r>
        <w:rPr>
          <w:rFonts w:ascii="Calibri" w:hAnsi="Calibri" w:cs="Calibri"/>
          <w:noProof/>
          <w:szCs w:val="24"/>
        </w:rPr>
        <w:t>K</w:t>
      </w:r>
      <w:bookmarkStart w:id="10" w:name="_GoBack"/>
      <w:bookmarkEnd w:id="10"/>
      <w:r w:rsidRPr="008E4971">
        <w:rPr>
          <w:rFonts w:ascii="Calibri" w:hAnsi="Calibri" w:cs="Calibri"/>
          <w:noProof/>
          <w:szCs w:val="24"/>
        </w:rPr>
        <w:t xml:space="preserve">ee, S. P., &amp; Welch, L. (1992). The precision of size constancy. </w:t>
      </w:r>
      <w:r w:rsidRPr="008E4971">
        <w:rPr>
          <w:rFonts w:ascii="Calibri" w:hAnsi="Calibri" w:cs="Calibri"/>
          <w:i/>
          <w:iCs/>
          <w:noProof/>
          <w:szCs w:val="24"/>
        </w:rPr>
        <w:t>Vision Research</w:t>
      </w:r>
      <w:r w:rsidRPr="008E4971">
        <w:rPr>
          <w:rFonts w:ascii="Calibri" w:hAnsi="Calibri" w:cs="Calibri"/>
          <w:noProof/>
          <w:szCs w:val="24"/>
        </w:rPr>
        <w:t xml:space="preserve">, </w:t>
      </w:r>
      <w:r w:rsidRPr="008E4971">
        <w:rPr>
          <w:rFonts w:ascii="Calibri" w:hAnsi="Calibri" w:cs="Calibri"/>
          <w:i/>
          <w:iCs/>
          <w:noProof/>
          <w:szCs w:val="24"/>
        </w:rPr>
        <w:t>32</w:t>
      </w:r>
      <w:r w:rsidRPr="008E4971">
        <w:rPr>
          <w:rFonts w:ascii="Calibri" w:hAnsi="Calibri" w:cs="Calibri"/>
          <w:noProof/>
          <w:szCs w:val="24"/>
        </w:rPr>
        <w:t>(8), 1447–1460. https://doi.org/10.1016/0042-6989(92)90201-S</w:t>
      </w:r>
    </w:p>
    <w:p w14:paraId="12B47030"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Messing, R., &amp; Durgin, F. H. (2005). Distance Perception and the Visual Horizon in Head-Mounted Displays. </w:t>
      </w:r>
      <w:r w:rsidRPr="008E4971">
        <w:rPr>
          <w:rFonts w:ascii="Calibri" w:hAnsi="Calibri" w:cs="Calibri"/>
          <w:i/>
          <w:iCs/>
          <w:noProof/>
          <w:szCs w:val="24"/>
        </w:rPr>
        <w:t>ACM Transactions on Applied Perception</w:t>
      </w:r>
      <w:r w:rsidRPr="008E4971">
        <w:rPr>
          <w:rFonts w:ascii="Calibri" w:hAnsi="Calibri" w:cs="Calibri"/>
          <w:noProof/>
          <w:szCs w:val="24"/>
        </w:rPr>
        <w:t xml:space="preserve">, </w:t>
      </w:r>
      <w:r w:rsidRPr="008E4971">
        <w:rPr>
          <w:rFonts w:ascii="Calibri" w:hAnsi="Calibri" w:cs="Calibri"/>
          <w:i/>
          <w:iCs/>
          <w:noProof/>
          <w:szCs w:val="24"/>
        </w:rPr>
        <w:t>2</w:t>
      </w:r>
      <w:r w:rsidRPr="008E4971">
        <w:rPr>
          <w:rFonts w:ascii="Calibri" w:hAnsi="Calibri" w:cs="Calibri"/>
          <w:noProof/>
          <w:szCs w:val="24"/>
        </w:rPr>
        <w:t>(3), 234–250. https://doi.org/10.1145/1077399.1077403</w:t>
      </w:r>
    </w:p>
    <w:p w14:paraId="2F409028"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8E4971">
        <w:rPr>
          <w:rFonts w:ascii="Calibri" w:hAnsi="Calibri" w:cs="Calibri"/>
          <w:i/>
          <w:iCs/>
          <w:noProof/>
          <w:szCs w:val="24"/>
        </w:rPr>
        <w:t>Experimental Brain Research</w:t>
      </w:r>
      <w:r w:rsidRPr="008E4971">
        <w:rPr>
          <w:rFonts w:ascii="Calibri" w:hAnsi="Calibri" w:cs="Calibri"/>
          <w:noProof/>
          <w:szCs w:val="24"/>
        </w:rPr>
        <w:t xml:space="preserve">, </w:t>
      </w:r>
      <w:r w:rsidRPr="008E4971">
        <w:rPr>
          <w:rFonts w:ascii="Calibri" w:hAnsi="Calibri" w:cs="Calibri"/>
          <w:i/>
          <w:iCs/>
          <w:noProof/>
          <w:szCs w:val="24"/>
        </w:rPr>
        <w:t>232</w:t>
      </w:r>
      <w:r w:rsidRPr="008E4971">
        <w:rPr>
          <w:rFonts w:ascii="Calibri" w:hAnsi="Calibri" w:cs="Calibri"/>
          <w:noProof/>
          <w:szCs w:val="24"/>
        </w:rPr>
        <w:t>(12), 3803–3811. https://doi.org/10.1007/s00221-014-4050-6</w:t>
      </w:r>
    </w:p>
    <w:p w14:paraId="5AE71EE4"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Neupärtl, N., Tatai, F., &amp; Rothkopf, C. A. (2020). Intuitive physical reasoning about objects ’ masses transfers to a visuomotor decision task consistent with Newtonian physics Author summary. </w:t>
      </w:r>
      <w:r w:rsidRPr="008E4971">
        <w:rPr>
          <w:rFonts w:ascii="Calibri" w:hAnsi="Calibri" w:cs="Calibri"/>
          <w:i/>
          <w:iCs/>
          <w:noProof/>
          <w:szCs w:val="24"/>
        </w:rPr>
        <w:t>BioRxiv</w:t>
      </w:r>
      <w:r w:rsidRPr="008E4971">
        <w:rPr>
          <w:rFonts w:ascii="Calibri" w:hAnsi="Calibri" w:cs="Calibri"/>
          <w:noProof/>
          <w:szCs w:val="24"/>
        </w:rPr>
        <w:t>, 1–32.</w:t>
      </w:r>
    </w:p>
    <w:p w14:paraId="6F98F68A"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Okubo, H., &amp; Hubbard, M. (2010). Identification of basketball parameters for a simulation model. </w:t>
      </w:r>
      <w:r w:rsidRPr="008E4971">
        <w:rPr>
          <w:rFonts w:ascii="Calibri" w:hAnsi="Calibri" w:cs="Calibri"/>
          <w:i/>
          <w:iCs/>
          <w:noProof/>
          <w:szCs w:val="24"/>
        </w:rPr>
        <w:t>Procedia Engineering</w:t>
      </w:r>
      <w:r w:rsidRPr="008E4971">
        <w:rPr>
          <w:rFonts w:ascii="Calibri" w:hAnsi="Calibri" w:cs="Calibri"/>
          <w:noProof/>
          <w:szCs w:val="24"/>
        </w:rPr>
        <w:t xml:space="preserve">, </w:t>
      </w:r>
      <w:r w:rsidRPr="008E4971">
        <w:rPr>
          <w:rFonts w:ascii="Calibri" w:hAnsi="Calibri" w:cs="Calibri"/>
          <w:i/>
          <w:iCs/>
          <w:noProof/>
          <w:szCs w:val="24"/>
        </w:rPr>
        <w:t>2</w:t>
      </w:r>
      <w:r w:rsidRPr="008E4971">
        <w:rPr>
          <w:rFonts w:ascii="Calibri" w:hAnsi="Calibri" w:cs="Calibri"/>
          <w:noProof/>
          <w:szCs w:val="24"/>
        </w:rPr>
        <w:t>(2), 3281–3286. https://doi.org/10.1016/j.proeng.2010.04.145</w:t>
      </w:r>
    </w:p>
    <w:p w14:paraId="5A370F42"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Peters, M. A. K., Ma, W. J., &amp; Shams, L. (2016). The Size-Weight Illusion is not anti-Bayesian after all: a unifying Bayesian account. </w:t>
      </w:r>
      <w:r w:rsidRPr="008E4971">
        <w:rPr>
          <w:rFonts w:ascii="Calibri" w:hAnsi="Calibri" w:cs="Calibri"/>
          <w:i/>
          <w:iCs/>
          <w:noProof/>
          <w:szCs w:val="24"/>
        </w:rPr>
        <w:t>PeerJ</w:t>
      </w:r>
      <w:r w:rsidRPr="008E4971">
        <w:rPr>
          <w:rFonts w:ascii="Calibri" w:hAnsi="Calibri" w:cs="Calibri"/>
          <w:noProof/>
          <w:szCs w:val="24"/>
        </w:rPr>
        <w:t xml:space="preserve">, </w:t>
      </w:r>
      <w:r w:rsidRPr="008E4971">
        <w:rPr>
          <w:rFonts w:ascii="Calibri" w:hAnsi="Calibri" w:cs="Calibri"/>
          <w:i/>
          <w:iCs/>
          <w:noProof/>
          <w:szCs w:val="24"/>
        </w:rPr>
        <w:t>4</w:t>
      </w:r>
      <w:r w:rsidRPr="008E4971">
        <w:rPr>
          <w:rFonts w:ascii="Calibri" w:hAnsi="Calibri" w:cs="Calibri"/>
          <w:noProof/>
          <w:szCs w:val="24"/>
        </w:rPr>
        <w:t>, e2124. https://doi.org/10.7717/peerj.2124</w:t>
      </w:r>
    </w:p>
    <w:p w14:paraId="0D512C06"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R Core Team. (2017). </w:t>
      </w:r>
      <w:r w:rsidRPr="008E4971">
        <w:rPr>
          <w:rFonts w:ascii="Calibri" w:hAnsi="Calibri" w:cs="Calibri"/>
          <w:i/>
          <w:iCs/>
          <w:noProof/>
          <w:szCs w:val="24"/>
        </w:rPr>
        <w:t>A Language and Environment for Statistical Computing. R Foundation for Statistical Computing,</w:t>
      </w:r>
      <w:r w:rsidRPr="008E4971">
        <w:rPr>
          <w:rFonts w:ascii="Calibri" w:hAnsi="Calibri" w:cs="Calibri"/>
          <w:noProof/>
          <w:szCs w:val="24"/>
        </w:rPr>
        <w:t>. Retrieved from http://www.r-project.org/.</w:t>
      </w:r>
    </w:p>
    <w:p w14:paraId="7E129BDF"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Senot, P., Zago, M., Lacquaniti, F., &amp; McIntyre, J. (2005). Anticipating the Effects of Gravity When Intercepting Moving Objects: Differentiating Up and Down Based on Nonvisual Cues. </w:t>
      </w:r>
      <w:r w:rsidRPr="008E4971">
        <w:rPr>
          <w:rFonts w:ascii="Calibri" w:hAnsi="Calibri" w:cs="Calibri"/>
          <w:i/>
          <w:iCs/>
          <w:noProof/>
          <w:szCs w:val="24"/>
        </w:rPr>
        <w:t>Journal of Neurophysiology</w:t>
      </w:r>
      <w:r w:rsidRPr="008E4971">
        <w:rPr>
          <w:rFonts w:ascii="Calibri" w:hAnsi="Calibri" w:cs="Calibri"/>
          <w:noProof/>
          <w:szCs w:val="24"/>
        </w:rPr>
        <w:t xml:space="preserve">, </w:t>
      </w:r>
      <w:r w:rsidRPr="008E4971">
        <w:rPr>
          <w:rFonts w:ascii="Calibri" w:hAnsi="Calibri" w:cs="Calibri"/>
          <w:i/>
          <w:iCs/>
          <w:noProof/>
          <w:szCs w:val="24"/>
        </w:rPr>
        <w:t>94</w:t>
      </w:r>
      <w:r w:rsidRPr="008E4971">
        <w:rPr>
          <w:rFonts w:ascii="Calibri" w:hAnsi="Calibri" w:cs="Calibri"/>
          <w:noProof/>
          <w:szCs w:val="24"/>
        </w:rPr>
        <w:t>(6), 4471–4480. https://doi.org/10.1152/jn.00527.2005</w:t>
      </w:r>
    </w:p>
    <w:p w14:paraId="2AF2B4F8"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8E4971">
        <w:rPr>
          <w:rFonts w:ascii="Calibri" w:hAnsi="Calibri" w:cs="Calibri"/>
          <w:i/>
          <w:iCs/>
          <w:noProof/>
          <w:szCs w:val="24"/>
        </w:rPr>
        <w:t>Journal of Neuroscience</w:t>
      </w:r>
      <w:r w:rsidRPr="008E4971">
        <w:rPr>
          <w:rFonts w:ascii="Calibri" w:hAnsi="Calibri" w:cs="Calibri"/>
          <w:noProof/>
          <w:szCs w:val="24"/>
        </w:rPr>
        <w:t xml:space="preserve">, </w:t>
      </w:r>
      <w:r w:rsidRPr="008E4971">
        <w:rPr>
          <w:rFonts w:ascii="Calibri" w:hAnsi="Calibri" w:cs="Calibri"/>
          <w:i/>
          <w:iCs/>
          <w:noProof/>
          <w:szCs w:val="24"/>
        </w:rPr>
        <w:t>32</w:t>
      </w:r>
      <w:r w:rsidRPr="008E4971">
        <w:rPr>
          <w:rFonts w:ascii="Calibri" w:hAnsi="Calibri" w:cs="Calibri"/>
          <w:noProof/>
          <w:szCs w:val="24"/>
        </w:rPr>
        <w:t>(6), 1969–1973. https://doi.org/10.1523/JNEUROSCI.3886-11.2012</w:t>
      </w:r>
    </w:p>
    <w:p w14:paraId="3C156AC8"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Stan Development Team. (2016). </w:t>
      </w:r>
      <w:r w:rsidRPr="008E4971">
        <w:rPr>
          <w:rFonts w:ascii="Calibri" w:hAnsi="Calibri" w:cs="Calibri"/>
          <w:i/>
          <w:iCs/>
          <w:noProof/>
          <w:szCs w:val="24"/>
        </w:rPr>
        <w:t>Stan: the R interface to Stan. R package version 2.14.1</w:t>
      </w:r>
      <w:r w:rsidRPr="008E4971">
        <w:rPr>
          <w:rFonts w:ascii="Calibri" w:hAnsi="Calibri" w:cs="Calibri"/>
          <w:noProof/>
          <w:szCs w:val="24"/>
        </w:rPr>
        <w:t xml:space="preserve">. 1–23. Retrieved </w:t>
      </w:r>
      <w:r w:rsidRPr="008E4971">
        <w:rPr>
          <w:rFonts w:ascii="Calibri" w:hAnsi="Calibri" w:cs="Calibri"/>
          <w:noProof/>
          <w:szCs w:val="24"/>
        </w:rPr>
        <w:lastRenderedPageBreak/>
        <w:t>from http://mc-stan.org</w:t>
      </w:r>
    </w:p>
    <w:p w14:paraId="1CAE4896"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Vallortigara, G., &amp; Regolin, L. (2007). Gravity bias in the interpretation of biological motion by inexperienced chicks. </w:t>
      </w:r>
      <w:r w:rsidRPr="008E4971">
        <w:rPr>
          <w:rFonts w:ascii="Calibri" w:hAnsi="Calibri" w:cs="Calibri"/>
          <w:i/>
          <w:iCs/>
          <w:noProof/>
          <w:szCs w:val="24"/>
        </w:rPr>
        <w:t>Current Biology</w:t>
      </w:r>
      <w:r w:rsidRPr="008E4971">
        <w:rPr>
          <w:rFonts w:ascii="Calibri" w:hAnsi="Calibri" w:cs="Calibri"/>
          <w:noProof/>
          <w:szCs w:val="24"/>
        </w:rPr>
        <w:t xml:space="preserve">, </w:t>
      </w:r>
      <w:r w:rsidRPr="008E4971">
        <w:rPr>
          <w:rFonts w:ascii="Calibri" w:hAnsi="Calibri" w:cs="Calibri"/>
          <w:i/>
          <w:iCs/>
          <w:noProof/>
          <w:szCs w:val="24"/>
        </w:rPr>
        <w:t>16</w:t>
      </w:r>
      <w:r w:rsidRPr="008E4971">
        <w:rPr>
          <w:rFonts w:ascii="Calibri" w:hAnsi="Calibri" w:cs="Calibri"/>
          <w:noProof/>
          <w:szCs w:val="24"/>
        </w:rPr>
        <w:t>(September), R279–R280.</w:t>
      </w:r>
    </w:p>
    <w:p w14:paraId="6523525F"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Wei, X. X., &amp; Stocker, A. A. (2017). Lawful relation between perceptual bias and discriminability. </w:t>
      </w:r>
      <w:r w:rsidRPr="008E4971">
        <w:rPr>
          <w:rFonts w:ascii="Calibri" w:hAnsi="Calibri" w:cs="Calibri"/>
          <w:i/>
          <w:iCs/>
          <w:noProof/>
          <w:szCs w:val="24"/>
        </w:rPr>
        <w:t>Proceedings of the National Academy of Sciences of the United States of America</w:t>
      </w:r>
      <w:r w:rsidRPr="008E4971">
        <w:rPr>
          <w:rFonts w:ascii="Calibri" w:hAnsi="Calibri" w:cs="Calibri"/>
          <w:noProof/>
          <w:szCs w:val="24"/>
        </w:rPr>
        <w:t xml:space="preserve">, </w:t>
      </w:r>
      <w:r w:rsidRPr="008E4971">
        <w:rPr>
          <w:rFonts w:ascii="Calibri" w:hAnsi="Calibri" w:cs="Calibri"/>
          <w:i/>
          <w:iCs/>
          <w:noProof/>
          <w:szCs w:val="24"/>
        </w:rPr>
        <w:t>114</w:t>
      </w:r>
      <w:r w:rsidRPr="008E4971">
        <w:rPr>
          <w:rFonts w:ascii="Calibri" w:hAnsi="Calibri" w:cs="Calibri"/>
          <w:noProof/>
          <w:szCs w:val="24"/>
        </w:rPr>
        <w:t>(38), 10244–10249. https://doi.org/10.1073/pnas.1619153114</w:t>
      </w:r>
    </w:p>
    <w:p w14:paraId="171BE2FA"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Wilson, A. D., &amp; Golonka, S. (2013). Embodied Cognition is Not What you Think it is. </w:t>
      </w:r>
      <w:r w:rsidRPr="008E4971">
        <w:rPr>
          <w:rFonts w:ascii="Calibri" w:hAnsi="Calibri" w:cs="Calibri"/>
          <w:i/>
          <w:iCs/>
          <w:noProof/>
          <w:szCs w:val="24"/>
        </w:rPr>
        <w:t>Frontiers in Psychology</w:t>
      </w:r>
      <w:r w:rsidRPr="008E4971">
        <w:rPr>
          <w:rFonts w:ascii="Calibri" w:hAnsi="Calibri" w:cs="Calibri"/>
          <w:noProof/>
          <w:szCs w:val="24"/>
        </w:rPr>
        <w:t xml:space="preserve">, </w:t>
      </w:r>
      <w:r w:rsidRPr="008E4971">
        <w:rPr>
          <w:rFonts w:ascii="Calibri" w:hAnsi="Calibri" w:cs="Calibri"/>
          <w:i/>
          <w:iCs/>
          <w:noProof/>
          <w:szCs w:val="24"/>
        </w:rPr>
        <w:t>4</w:t>
      </w:r>
      <w:r w:rsidRPr="008E4971">
        <w:rPr>
          <w:rFonts w:ascii="Calibri" w:hAnsi="Calibri" w:cs="Calibri"/>
          <w:noProof/>
          <w:szCs w:val="24"/>
        </w:rPr>
        <w:t>(February), 1–13. https://doi.org/10.3389/fpsyg.2013.00058</w:t>
      </w:r>
    </w:p>
    <w:p w14:paraId="23DF49D8"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Zago, M., Bosco, G., Maffei, V., Iosa, M., Ivanenko, Y., &amp; Lacquaniti, F. (2004a). Internal Models of Target Motion: Expected Dynamics Overrides Measured Kinematics in Timing Manual Interceptions. </w:t>
      </w:r>
      <w:r w:rsidRPr="008E4971">
        <w:rPr>
          <w:rFonts w:ascii="Calibri" w:hAnsi="Calibri" w:cs="Calibri"/>
          <w:i/>
          <w:iCs/>
          <w:noProof/>
          <w:szCs w:val="24"/>
        </w:rPr>
        <w:t>Journal of Neurophysiology</w:t>
      </w:r>
      <w:r w:rsidRPr="008E4971">
        <w:rPr>
          <w:rFonts w:ascii="Calibri" w:hAnsi="Calibri" w:cs="Calibri"/>
          <w:noProof/>
          <w:szCs w:val="24"/>
        </w:rPr>
        <w:t xml:space="preserve">, </w:t>
      </w:r>
      <w:r w:rsidRPr="008E4971">
        <w:rPr>
          <w:rFonts w:ascii="Calibri" w:hAnsi="Calibri" w:cs="Calibri"/>
          <w:i/>
          <w:iCs/>
          <w:noProof/>
          <w:szCs w:val="24"/>
        </w:rPr>
        <w:t>91</w:t>
      </w:r>
      <w:r w:rsidRPr="008E4971">
        <w:rPr>
          <w:rFonts w:ascii="Calibri" w:hAnsi="Calibri" w:cs="Calibri"/>
          <w:noProof/>
          <w:szCs w:val="24"/>
        </w:rPr>
        <w:t>(4), 1620–1634. https://doi.org/10.1152/jn.00862.2003</w:t>
      </w:r>
    </w:p>
    <w:p w14:paraId="48209FB6"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Zago, M., Bosco, G., Maffei, V., Iosa, M., Ivanenko, Y. P., &amp; Lacquaniti, F. (2004b). Fast Adaptation of the Internal Model of Gravity for Manual Interceptions: Evidence for Event-Dependent Learning. </w:t>
      </w:r>
      <w:r w:rsidRPr="008E4971">
        <w:rPr>
          <w:rFonts w:ascii="Calibri" w:hAnsi="Calibri" w:cs="Calibri"/>
          <w:i/>
          <w:iCs/>
          <w:noProof/>
          <w:szCs w:val="24"/>
        </w:rPr>
        <w:t>Journal of Neurophysiology</w:t>
      </w:r>
      <w:r w:rsidRPr="008E4971">
        <w:rPr>
          <w:rFonts w:ascii="Calibri" w:hAnsi="Calibri" w:cs="Calibri"/>
          <w:noProof/>
          <w:szCs w:val="24"/>
        </w:rPr>
        <w:t xml:space="preserve">, </w:t>
      </w:r>
      <w:r w:rsidRPr="008E4971">
        <w:rPr>
          <w:rFonts w:ascii="Calibri" w:hAnsi="Calibri" w:cs="Calibri"/>
          <w:i/>
          <w:iCs/>
          <w:noProof/>
          <w:szCs w:val="24"/>
        </w:rPr>
        <w:t>93</w:t>
      </w:r>
      <w:r w:rsidRPr="008E4971">
        <w:rPr>
          <w:rFonts w:ascii="Calibri" w:hAnsi="Calibri" w:cs="Calibri"/>
          <w:noProof/>
          <w:szCs w:val="24"/>
        </w:rPr>
        <w:t>(2), 1055–1068. https://doi.org/10.1152/jn.00833.2004</w:t>
      </w:r>
    </w:p>
    <w:p w14:paraId="269BE475"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Zago, M., La Scaleia, B., Miller, W. L., &amp; Lacquaniti, F. (2011). Coherence of structural visual cues and pictorial gravity paves the way for interceptive actions. </w:t>
      </w:r>
      <w:r w:rsidRPr="008E4971">
        <w:rPr>
          <w:rFonts w:ascii="Calibri" w:hAnsi="Calibri" w:cs="Calibri"/>
          <w:i/>
          <w:iCs/>
          <w:noProof/>
          <w:szCs w:val="24"/>
        </w:rPr>
        <w:t>Journal of Vision</w:t>
      </w:r>
      <w:r w:rsidRPr="008E4971">
        <w:rPr>
          <w:rFonts w:ascii="Calibri" w:hAnsi="Calibri" w:cs="Calibri"/>
          <w:noProof/>
          <w:szCs w:val="24"/>
        </w:rPr>
        <w:t xml:space="preserve">, </w:t>
      </w:r>
      <w:r w:rsidRPr="008E4971">
        <w:rPr>
          <w:rFonts w:ascii="Calibri" w:hAnsi="Calibri" w:cs="Calibri"/>
          <w:i/>
          <w:iCs/>
          <w:noProof/>
          <w:szCs w:val="24"/>
        </w:rPr>
        <w:t>11</w:t>
      </w:r>
      <w:r w:rsidRPr="008E4971">
        <w:rPr>
          <w:rFonts w:ascii="Calibri" w:hAnsi="Calibri" w:cs="Calibri"/>
          <w:noProof/>
          <w:szCs w:val="24"/>
        </w:rPr>
        <w:t>(10), 1–10. https://doi.org/10.1167/11.10.13.Introduction</w:t>
      </w:r>
    </w:p>
    <w:p w14:paraId="45982017"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szCs w:val="24"/>
        </w:rPr>
      </w:pPr>
      <w:r w:rsidRPr="008E4971">
        <w:rPr>
          <w:rFonts w:ascii="Calibri" w:hAnsi="Calibri" w:cs="Calibri"/>
          <w:noProof/>
          <w:szCs w:val="24"/>
        </w:rPr>
        <w:t xml:space="preserve">Zago, M., McIntyre, J., Senot, P., &amp; Lacquaniti, F. (2008). Internal models and prediction of visual gravitational motion. </w:t>
      </w:r>
      <w:r w:rsidRPr="008E4971">
        <w:rPr>
          <w:rFonts w:ascii="Calibri" w:hAnsi="Calibri" w:cs="Calibri"/>
          <w:i/>
          <w:iCs/>
          <w:noProof/>
          <w:szCs w:val="24"/>
        </w:rPr>
        <w:t>Vision Research</w:t>
      </w:r>
      <w:r w:rsidRPr="008E4971">
        <w:rPr>
          <w:rFonts w:ascii="Calibri" w:hAnsi="Calibri" w:cs="Calibri"/>
          <w:noProof/>
          <w:szCs w:val="24"/>
        </w:rPr>
        <w:t xml:space="preserve">, </w:t>
      </w:r>
      <w:r w:rsidRPr="008E4971">
        <w:rPr>
          <w:rFonts w:ascii="Calibri" w:hAnsi="Calibri" w:cs="Calibri"/>
          <w:i/>
          <w:iCs/>
          <w:noProof/>
          <w:szCs w:val="24"/>
        </w:rPr>
        <w:t>48</w:t>
      </w:r>
      <w:r w:rsidRPr="008E4971">
        <w:rPr>
          <w:rFonts w:ascii="Calibri" w:hAnsi="Calibri" w:cs="Calibri"/>
          <w:noProof/>
          <w:szCs w:val="24"/>
        </w:rPr>
        <w:t>(14), 1532–1538. https://doi.org/10.1016/j.visres.2008.04.005</w:t>
      </w:r>
    </w:p>
    <w:p w14:paraId="7813E60C" w14:textId="77777777" w:rsidR="008E4971" w:rsidRPr="008E4971" w:rsidRDefault="008E4971" w:rsidP="008E4971">
      <w:pPr>
        <w:widowControl w:val="0"/>
        <w:autoSpaceDE w:val="0"/>
        <w:autoSpaceDN w:val="0"/>
        <w:adjustRightInd w:val="0"/>
        <w:spacing w:line="240" w:lineRule="auto"/>
        <w:ind w:left="480" w:hanging="480"/>
        <w:rPr>
          <w:rFonts w:ascii="Calibri" w:hAnsi="Calibri" w:cs="Calibri"/>
          <w:noProof/>
        </w:rPr>
      </w:pPr>
      <w:r w:rsidRPr="008E4971">
        <w:rPr>
          <w:rFonts w:ascii="Calibri" w:hAnsi="Calibri" w:cs="Calibri"/>
          <w:noProof/>
          <w:szCs w:val="24"/>
        </w:rPr>
        <w:t xml:space="preserve">Zago, M., McIntyre, J., Senot, P., &amp; Lacquaniti, F. (2009). Visuo-motor coordination and internal models for object interception. </w:t>
      </w:r>
      <w:r w:rsidRPr="008E4971">
        <w:rPr>
          <w:rFonts w:ascii="Calibri" w:hAnsi="Calibri" w:cs="Calibri"/>
          <w:i/>
          <w:iCs/>
          <w:noProof/>
          <w:szCs w:val="24"/>
        </w:rPr>
        <w:t>Experimental Brain Research</w:t>
      </w:r>
      <w:r w:rsidRPr="008E4971">
        <w:rPr>
          <w:rFonts w:ascii="Calibri" w:hAnsi="Calibri" w:cs="Calibri"/>
          <w:noProof/>
          <w:szCs w:val="24"/>
        </w:rPr>
        <w:t xml:space="preserve">, </w:t>
      </w:r>
      <w:r w:rsidRPr="008E4971">
        <w:rPr>
          <w:rFonts w:ascii="Calibri" w:hAnsi="Calibri" w:cs="Calibri"/>
          <w:i/>
          <w:iCs/>
          <w:noProof/>
          <w:szCs w:val="24"/>
        </w:rPr>
        <w:t>192</w:t>
      </w:r>
      <w:r w:rsidRPr="008E4971">
        <w:rPr>
          <w:rFonts w:ascii="Calibri" w:hAnsi="Calibri" w:cs="Calibri"/>
          <w:noProof/>
          <w:szCs w:val="24"/>
        </w:rPr>
        <w:t>, 571–604. https://doi.org/10.1007/s00221-008-1691-3</w:t>
      </w:r>
    </w:p>
    <w:p w14:paraId="2D2D712A" w14:textId="35DC37F3" w:rsidR="00143A8E" w:rsidRDefault="008E4971" w:rsidP="003F4A3B">
      <w:pPr>
        <w:jc w:val="both"/>
      </w:pPr>
      <w:r>
        <w:fldChar w:fldCharType="end"/>
      </w:r>
    </w:p>
    <w:sectPr w:rsidR="00143A8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3-21T02:20:00Z" w:initials="BJ">
    <w:p w14:paraId="5AABFC33" w14:textId="490B62C1" w:rsidR="00277B3F" w:rsidRDefault="00277B3F">
      <w:pPr>
        <w:pStyle w:val="CommentText"/>
      </w:pPr>
      <w:r>
        <w:rPr>
          <w:rStyle w:val="CommentReference"/>
        </w:rPr>
        <w:annotationRef/>
      </w:r>
      <w:r>
        <w:t>Los hemos testado?</w:t>
      </w:r>
    </w:p>
  </w:comment>
  <w:comment w:id="1" w:author="Björn Jörges" w:date="2020-03-21T02:24:00Z" w:initials="BJ">
    <w:p w14:paraId="275F66E0" w14:textId="2A594DCB" w:rsidR="00277B3F" w:rsidRDefault="00277B3F">
      <w:pPr>
        <w:pStyle w:val="CommentText"/>
      </w:pPr>
      <w:r>
        <w:rPr>
          <w:rStyle w:val="CommentReference"/>
        </w:rPr>
        <w:annotationRef/>
      </w:r>
      <w:r>
        <w:t>?</w:t>
      </w:r>
    </w:p>
  </w:comment>
  <w:comment w:id="2" w:author="Björn Jörges" w:date="2020-03-21T02:25:00Z" w:initials="BJ">
    <w:p w14:paraId="7913EE9E" w14:textId="714DF70C" w:rsidR="00277B3F" w:rsidRDefault="00277B3F">
      <w:pPr>
        <w:pStyle w:val="CommentText"/>
      </w:pPr>
      <w:r>
        <w:rPr>
          <w:rStyle w:val="CommentReference"/>
        </w:rPr>
        <w:annotationRef/>
      </w:r>
      <w:r>
        <w:t>?</w:t>
      </w:r>
    </w:p>
  </w:comment>
  <w:comment w:id="3" w:author="Björn Jörges" w:date="2020-03-27T03:22:00Z" w:initials="BJ">
    <w:p w14:paraId="1893F84F" w14:textId="77777777" w:rsidR="00277B3F" w:rsidRDefault="00277B3F">
      <w:pPr>
        <w:pStyle w:val="CommentText"/>
        <w:rPr>
          <w:lang w:val="es-ES"/>
        </w:rPr>
      </w:pPr>
      <w:r>
        <w:rPr>
          <w:rStyle w:val="CommentReference"/>
        </w:rPr>
        <w:annotationRef/>
      </w:r>
      <w:r w:rsidRPr="001B67E1">
        <w:rPr>
          <w:lang w:val="es-ES"/>
        </w:rPr>
        <w:t>No sé porque pero el codigo para este plot no me va.</w:t>
      </w:r>
      <w:r>
        <w:rPr>
          <w:lang w:val="es-ES"/>
        </w:rPr>
        <w:t xml:space="preserve"> Podrías:</w:t>
      </w:r>
    </w:p>
    <w:p w14:paraId="09058CAF" w14:textId="77777777" w:rsidR="00277B3F" w:rsidRDefault="00277B3F" w:rsidP="001B67E1">
      <w:pPr>
        <w:pStyle w:val="CommentText"/>
        <w:numPr>
          <w:ilvl w:val="0"/>
          <w:numId w:val="1"/>
        </w:numPr>
        <w:rPr>
          <w:lang w:val="es-ES"/>
        </w:rPr>
      </w:pPr>
      <w:r>
        <w:rPr>
          <w:lang w:val="es-ES"/>
        </w:rPr>
        <w:t xml:space="preserve"> Añadir el pantallazo de la visual scene</w:t>
      </w:r>
    </w:p>
    <w:p w14:paraId="032C4062" w14:textId="77777777" w:rsidR="00277B3F" w:rsidRDefault="00277B3F" w:rsidP="001B67E1">
      <w:pPr>
        <w:pStyle w:val="CommentText"/>
        <w:numPr>
          <w:ilvl w:val="0"/>
          <w:numId w:val="1"/>
        </w:numPr>
        <w:rPr>
          <w:lang w:val="es-ES"/>
        </w:rPr>
      </w:pPr>
      <w:r>
        <w:rPr>
          <w:lang w:val="es-ES"/>
        </w:rPr>
        <w:t xml:space="preserve"> Poner etiquetas a los paneles (A, B, C en mayuscula)</w:t>
      </w:r>
    </w:p>
    <w:p w14:paraId="22DEEF9C" w14:textId="77777777" w:rsidR="00277B3F" w:rsidRDefault="00277B3F" w:rsidP="001B67E1">
      <w:pPr>
        <w:pStyle w:val="CommentText"/>
        <w:numPr>
          <w:ilvl w:val="0"/>
          <w:numId w:val="1"/>
        </w:numPr>
        <w:rPr>
          <w:lang w:val="es-ES"/>
        </w:rPr>
      </w:pPr>
      <w:r>
        <w:rPr>
          <w:lang w:val="es-ES"/>
        </w:rPr>
        <w:t xml:space="preserve"> Borrar el título</w:t>
      </w:r>
    </w:p>
    <w:p w14:paraId="320DB128" w14:textId="77777777" w:rsidR="00277B3F" w:rsidRDefault="00277B3F" w:rsidP="001B67E1">
      <w:pPr>
        <w:pStyle w:val="CommentText"/>
        <w:numPr>
          <w:ilvl w:val="0"/>
          <w:numId w:val="1"/>
        </w:numPr>
        <w:rPr>
          <w:lang w:val="es-ES"/>
        </w:rPr>
      </w:pPr>
      <w:r>
        <w:rPr>
          <w:lang w:val="es-ES"/>
        </w:rPr>
        <w:t xml:space="preserve"> Hacer la letra mas grande</w:t>
      </w:r>
    </w:p>
    <w:p w14:paraId="06368EBE" w14:textId="0129B506" w:rsidR="00277B3F" w:rsidRDefault="00277B3F" w:rsidP="001B67E1">
      <w:pPr>
        <w:pStyle w:val="CommentText"/>
        <w:numPr>
          <w:ilvl w:val="0"/>
          <w:numId w:val="1"/>
        </w:numPr>
        <w:rPr>
          <w:lang w:val="es-ES"/>
        </w:rPr>
      </w:pPr>
      <w:r>
        <w:rPr>
          <w:lang w:val="es-ES"/>
        </w:rPr>
        <w:t xml:space="preserve"> Añadir la leyenda para la textura (tennis o basket) en B y C</w:t>
      </w:r>
    </w:p>
    <w:p w14:paraId="38125410" w14:textId="2BEBEDF0" w:rsidR="00277B3F" w:rsidRDefault="00277B3F" w:rsidP="001B67E1">
      <w:pPr>
        <w:pStyle w:val="CommentText"/>
        <w:numPr>
          <w:ilvl w:val="0"/>
          <w:numId w:val="1"/>
        </w:numPr>
        <w:rPr>
          <w:lang w:val="es-ES"/>
        </w:rPr>
      </w:pPr>
      <w:r>
        <w:rPr>
          <w:lang w:val="es-ES"/>
        </w:rPr>
        <w:t xml:space="preserve"> Maybe añadir otros paneles con como se desarrollan las velocidades horizontales y verticales a lo largo del tiempo para un trayecto? Me gustaría hablar de si en principio somos capaces de distinguir entre air drag/no air drag</w:t>
      </w:r>
    </w:p>
    <w:p w14:paraId="2EB5E0C5" w14:textId="77777777" w:rsidR="00277B3F" w:rsidRDefault="00277B3F" w:rsidP="001B67E1">
      <w:pPr>
        <w:pStyle w:val="CommentText"/>
        <w:rPr>
          <w:lang w:val="es-ES"/>
        </w:rPr>
      </w:pPr>
    </w:p>
    <w:p w14:paraId="28A15653" w14:textId="28BDC21D" w:rsidR="00277B3F" w:rsidRPr="001B67E1" w:rsidRDefault="00277B3F" w:rsidP="001B67E1">
      <w:pPr>
        <w:pStyle w:val="CommentText"/>
        <w:rPr>
          <w:lang w:val="es-ES"/>
        </w:rPr>
      </w:pPr>
      <w:r>
        <w:rPr>
          <w:lang w:val="es-ES"/>
        </w:rPr>
        <w:t>Graciaaaas! Es que estoy flipando con tus plotsssss</w:t>
      </w:r>
      <w:r w:rsidRPr="001B67E1">
        <w:rPr>
          <w:lang w:val="es-ES"/>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ABFC33" w15:done="0"/>
  <w15:commentEx w15:paraId="275F66E0" w15:done="0"/>
  <w15:commentEx w15:paraId="7913EE9E" w15:done="0"/>
  <w15:commentEx w15:paraId="28A156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BFC33" w16cid:durableId="221FF878"/>
  <w16cid:commentId w16cid:paraId="275F66E0" w16cid:durableId="221FF96A"/>
  <w16cid:commentId w16cid:paraId="7913EE9E" w16cid:durableId="221FF987"/>
  <w16cid:commentId w16cid:paraId="28A15653" w16cid:durableId="2227EFF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DE01CA"/>
    <w:multiLevelType w:val="hybridMultilevel"/>
    <w:tmpl w:val="4DA41748"/>
    <w:lvl w:ilvl="0" w:tplc="5BFC55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D6"/>
    <w:rsid w:val="00000FDD"/>
    <w:rsid w:val="000016D2"/>
    <w:rsid w:val="00006E70"/>
    <w:rsid w:val="000132A7"/>
    <w:rsid w:val="000202FC"/>
    <w:rsid w:val="00034E1A"/>
    <w:rsid w:val="00044507"/>
    <w:rsid w:val="00047573"/>
    <w:rsid w:val="00054B68"/>
    <w:rsid w:val="0006438B"/>
    <w:rsid w:val="00065819"/>
    <w:rsid w:val="00070687"/>
    <w:rsid w:val="000856B8"/>
    <w:rsid w:val="000971C8"/>
    <w:rsid w:val="000A4CE4"/>
    <w:rsid w:val="000B5F57"/>
    <w:rsid w:val="000B75DA"/>
    <w:rsid w:val="000C59D9"/>
    <w:rsid w:val="000D68EA"/>
    <w:rsid w:val="000E0ABF"/>
    <w:rsid w:val="000E1AC4"/>
    <w:rsid w:val="000E24ED"/>
    <w:rsid w:val="000E5B03"/>
    <w:rsid w:val="000F2606"/>
    <w:rsid w:val="00103BDD"/>
    <w:rsid w:val="001045AC"/>
    <w:rsid w:val="00115BD2"/>
    <w:rsid w:val="00122D16"/>
    <w:rsid w:val="001328CE"/>
    <w:rsid w:val="00134409"/>
    <w:rsid w:val="00137912"/>
    <w:rsid w:val="00143A8E"/>
    <w:rsid w:val="00144185"/>
    <w:rsid w:val="00147804"/>
    <w:rsid w:val="00154AE2"/>
    <w:rsid w:val="00173434"/>
    <w:rsid w:val="00196BBA"/>
    <w:rsid w:val="001A5466"/>
    <w:rsid w:val="001B31EA"/>
    <w:rsid w:val="001B3C08"/>
    <w:rsid w:val="001B67E1"/>
    <w:rsid w:val="001C092D"/>
    <w:rsid w:val="001D4959"/>
    <w:rsid w:val="001D62CA"/>
    <w:rsid w:val="001E6985"/>
    <w:rsid w:val="00211086"/>
    <w:rsid w:val="00222632"/>
    <w:rsid w:val="00255627"/>
    <w:rsid w:val="00262789"/>
    <w:rsid w:val="00263B7F"/>
    <w:rsid w:val="00277B3F"/>
    <w:rsid w:val="0028008E"/>
    <w:rsid w:val="0028204D"/>
    <w:rsid w:val="002A7D6F"/>
    <w:rsid w:val="002B09EC"/>
    <w:rsid w:val="002B4499"/>
    <w:rsid w:val="002C3FA2"/>
    <w:rsid w:val="002E6967"/>
    <w:rsid w:val="002F519B"/>
    <w:rsid w:val="0030022A"/>
    <w:rsid w:val="00315F59"/>
    <w:rsid w:val="0031622F"/>
    <w:rsid w:val="00325883"/>
    <w:rsid w:val="00332167"/>
    <w:rsid w:val="00336BA5"/>
    <w:rsid w:val="00345AF4"/>
    <w:rsid w:val="00392FE6"/>
    <w:rsid w:val="00393F22"/>
    <w:rsid w:val="003A095A"/>
    <w:rsid w:val="003A1ECD"/>
    <w:rsid w:val="003A5D6B"/>
    <w:rsid w:val="003B2872"/>
    <w:rsid w:val="003D6303"/>
    <w:rsid w:val="003E6AC3"/>
    <w:rsid w:val="003F248C"/>
    <w:rsid w:val="003F4A3B"/>
    <w:rsid w:val="003F7138"/>
    <w:rsid w:val="00422259"/>
    <w:rsid w:val="00423C69"/>
    <w:rsid w:val="00426C0D"/>
    <w:rsid w:val="0043561A"/>
    <w:rsid w:val="0043611B"/>
    <w:rsid w:val="00454CF0"/>
    <w:rsid w:val="004609FC"/>
    <w:rsid w:val="004644B3"/>
    <w:rsid w:val="00470041"/>
    <w:rsid w:val="004750B3"/>
    <w:rsid w:val="00483E1D"/>
    <w:rsid w:val="00486DE5"/>
    <w:rsid w:val="004876A1"/>
    <w:rsid w:val="004915C7"/>
    <w:rsid w:val="004A25AA"/>
    <w:rsid w:val="004A71E1"/>
    <w:rsid w:val="004B4255"/>
    <w:rsid w:val="004B7C16"/>
    <w:rsid w:val="004F2001"/>
    <w:rsid w:val="0050495C"/>
    <w:rsid w:val="00511B44"/>
    <w:rsid w:val="00517E66"/>
    <w:rsid w:val="00534500"/>
    <w:rsid w:val="0054533C"/>
    <w:rsid w:val="00554D7B"/>
    <w:rsid w:val="00555821"/>
    <w:rsid w:val="00576ACE"/>
    <w:rsid w:val="00577780"/>
    <w:rsid w:val="00581CCE"/>
    <w:rsid w:val="005914F7"/>
    <w:rsid w:val="00591D55"/>
    <w:rsid w:val="00593887"/>
    <w:rsid w:val="005B2920"/>
    <w:rsid w:val="005B2E73"/>
    <w:rsid w:val="005C547D"/>
    <w:rsid w:val="005D15B0"/>
    <w:rsid w:val="005D37AF"/>
    <w:rsid w:val="005F36B6"/>
    <w:rsid w:val="00622426"/>
    <w:rsid w:val="00624045"/>
    <w:rsid w:val="006352FD"/>
    <w:rsid w:val="00652E8A"/>
    <w:rsid w:val="006565D9"/>
    <w:rsid w:val="006613B4"/>
    <w:rsid w:val="00662D79"/>
    <w:rsid w:val="00665486"/>
    <w:rsid w:val="00683CFE"/>
    <w:rsid w:val="00690FD5"/>
    <w:rsid w:val="006A3E75"/>
    <w:rsid w:val="006C0E39"/>
    <w:rsid w:val="006D07B1"/>
    <w:rsid w:val="006E0C61"/>
    <w:rsid w:val="006E44AD"/>
    <w:rsid w:val="006F1E4D"/>
    <w:rsid w:val="00706A91"/>
    <w:rsid w:val="007108A9"/>
    <w:rsid w:val="007164E4"/>
    <w:rsid w:val="00721DF3"/>
    <w:rsid w:val="0072302C"/>
    <w:rsid w:val="007234B3"/>
    <w:rsid w:val="0072483C"/>
    <w:rsid w:val="00726106"/>
    <w:rsid w:val="00732E22"/>
    <w:rsid w:val="00737D5F"/>
    <w:rsid w:val="00745CD3"/>
    <w:rsid w:val="007651EB"/>
    <w:rsid w:val="00766971"/>
    <w:rsid w:val="0077135F"/>
    <w:rsid w:val="00797B60"/>
    <w:rsid w:val="007C392A"/>
    <w:rsid w:val="007C696F"/>
    <w:rsid w:val="007D065C"/>
    <w:rsid w:val="007D0A74"/>
    <w:rsid w:val="007D41E8"/>
    <w:rsid w:val="007E2DE2"/>
    <w:rsid w:val="007E51E7"/>
    <w:rsid w:val="007F1585"/>
    <w:rsid w:val="00815FEF"/>
    <w:rsid w:val="00833A98"/>
    <w:rsid w:val="0083628E"/>
    <w:rsid w:val="00836352"/>
    <w:rsid w:val="008406FA"/>
    <w:rsid w:val="008419DC"/>
    <w:rsid w:val="008440D4"/>
    <w:rsid w:val="00844E1E"/>
    <w:rsid w:val="00862538"/>
    <w:rsid w:val="00864A40"/>
    <w:rsid w:val="00864D4C"/>
    <w:rsid w:val="008663AB"/>
    <w:rsid w:val="00883F65"/>
    <w:rsid w:val="008A7A14"/>
    <w:rsid w:val="008B6F26"/>
    <w:rsid w:val="008C2054"/>
    <w:rsid w:val="008C6CFC"/>
    <w:rsid w:val="008C6D9F"/>
    <w:rsid w:val="008D24EA"/>
    <w:rsid w:val="008E4971"/>
    <w:rsid w:val="008F2DF0"/>
    <w:rsid w:val="00901CB6"/>
    <w:rsid w:val="009044FC"/>
    <w:rsid w:val="0091260F"/>
    <w:rsid w:val="00924FB4"/>
    <w:rsid w:val="0092614D"/>
    <w:rsid w:val="0093283D"/>
    <w:rsid w:val="0095639F"/>
    <w:rsid w:val="009633B5"/>
    <w:rsid w:val="00972E3B"/>
    <w:rsid w:val="00973BEE"/>
    <w:rsid w:val="009754A8"/>
    <w:rsid w:val="00975D41"/>
    <w:rsid w:val="009774A8"/>
    <w:rsid w:val="00982D30"/>
    <w:rsid w:val="0099052F"/>
    <w:rsid w:val="00990B00"/>
    <w:rsid w:val="00993195"/>
    <w:rsid w:val="0099376C"/>
    <w:rsid w:val="0099701D"/>
    <w:rsid w:val="009A53CB"/>
    <w:rsid w:val="009B702B"/>
    <w:rsid w:val="009C404C"/>
    <w:rsid w:val="009D32B4"/>
    <w:rsid w:val="009D5335"/>
    <w:rsid w:val="009D6BC6"/>
    <w:rsid w:val="009D772E"/>
    <w:rsid w:val="009E3B5C"/>
    <w:rsid w:val="009E536D"/>
    <w:rsid w:val="009F4A02"/>
    <w:rsid w:val="00A07C33"/>
    <w:rsid w:val="00A07F7B"/>
    <w:rsid w:val="00A17055"/>
    <w:rsid w:val="00A2275C"/>
    <w:rsid w:val="00A27E06"/>
    <w:rsid w:val="00A367D0"/>
    <w:rsid w:val="00A37696"/>
    <w:rsid w:val="00A40624"/>
    <w:rsid w:val="00A51228"/>
    <w:rsid w:val="00A63E27"/>
    <w:rsid w:val="00A6529B"/>
    <w:rsid w:val="00A71864"/>
    <w:rsid w:val="00A81DFE"/>
    <w:rsid w:val="00A906F7"/>
    <w:rsid w:val="00AC21D7"/>
    <w:rsid w:val="00AC769C"/>
    <w:rsid w:val="00AC7BFB"/>
    <w:rsid w:val="00AE1848"/>
    <w:rsid w:val="00AE384F"/>
    <w:rsid w:val="00AF0CE6"/>
    <w:rsid w:val="00AF1EE1"/>
    <w:rsid w:val="00AF4421"/>
    <w:rsid w:val="00B002D0"/>
    <w:rsid w:val="00B00CD6"/>
    <w:rsid w:val="00B07FC5"/>
    <w:rsid w:val="00B13554"/>
    <w:rsid w:val="00B136E5"/>
    <w:rsid w:val="00B22037"/>
    <w:rsid w:val="00B26687"/>
    <w:rsid w:val="00B26A2C"/>
    <w:rsid w:val="00B35F54"/>
    <w:rsid w:val="00B40F2F"/>
    <w:rsid w:val="00B4419B"/>
    <w:rsid w:val="00B47E32"/>
    <w:rsid w:val="00B51519"/>
    <w:rsid w:val="00B56F10"/>
    <w:rsid w:val="00B76DE8"/>
    <w:rsid w:val="00B76F61"/>
    <w:rsid w:val="00B807E4"/>
    <w:rsid w:val="00B83FDA"/>
    <w:rsid w:val="00B844FA"/>
    <w:rsid w:val="00B86946"/>
    <w:rsid w:val="00B93E27"/>
    <w:rsid w:val="00BA075D"/>
    <w:rsid w:val="00BA2BFE"/>
    <w:rsid w:val="00BA5605"/>
    <w:rsid w:val="00BB37A1"/>
    <w:rsid w:val="00BC341D"/>
    <w:rsid w:val="00BC575F"/>
    <w:rsid w:val="00BC6687"/>
    <w:rsid w:val="00BC72AC"/>
    <w:rsid w:val="00BD7E36"/>
    <w:rsid w:val="00BE04CF"/>
    <w:rsid w:val="00BE7983"/>
    <w:rsid w:val="00BF3F46"/>
    <w:rsid w:val="00BF42C5"/>
    <w:rsid w:val="00BF6A66"/>
    <w:rsid w:val="00BF720B"/>
    <w:rsid w:val="00C01D2C"/>
    <w:rsid w:val="00C0675E"/>
    <w:rsid w:val="00C10AA1"/>
    <w:rsid w:val="00C174DC"/>
    <w:rsid w:val="00C21D42"/>
    <w:rsid w:val="00C31C34"/>
    <w:rsid w:val="00C3480F"/>
    <w:rsid w:val="00C37F7A"/>
    <w:rsid w:val="00C468AA"/>
    <w:rsid w:val="00C5078A"/>
    <w:rsid w:val="00C55203"/>
    <w:rsid w:val="00C607DA"/>
    <w:rsid w:val="00C63A7A"/>
    <w:rsid w:val="00C64662"/>
    <w:rsid w:val="00C64A62"/>
    <w:rsid w:val="00C72142"/>
    <w:rsid w:val="00C76404"/>
    <w:rsid w:val="00C8333D"/>
    <w:rsid w:val="00C8388B"/>
    <w:rsid w:val="00C8393C"/>
    <w:rsid w:val="00C873FC"/>
    <w:rsid w:val="00C87709"/>
    <w:rsid w:val="00C92624"/>
    <w:rsid w:val="00CA45CA"/>
    <w:rsid w:val="00CA7CD8"/>
    <w:rsid w:val="00CC10F4"/>
    <w:rsid w:val="00CD05C5"/>
    <w:rsid w:val="00CF346A"/>
    <w:rsid w:val="00CF6587"/>
    <w:rsid w:val="00D1708A"/>
    <w:rsid w:val="00D23FCC"/>
    <w:rsid w:val="00D3242D"/>
    <w:rsid w:val="00D4291E"/>
    <w:rsid w:val="00D57C5D"/>
    <w:rsid w:val="00D671F3"/>
    <w:rsid w:val="00D75621"/>
    <w:rsid w:val="00D75E04"/>
    <w:rsid w:val="00DA3054"/>
    <w:rsid w:val="00DA5A0C"/>
    <w:rsid w:val="00DB27C6"/>
    <w:rsid w:val="00DF12B3"/>
    <w:rsid w:val="00DF2DEF"/>
    <w:rsid w:val="00DF4570"/>
    <w:rsid w:val="00E01F1C"/>
    <w:rsid w:val="00E07821"/>
    <w:rsid w:val="00E13A34"/>
    <w:rsid w:val="00E14AA4"/>
    <w:rsid w:val="00E16F22"/>
    <w:rsid w:val="00E16F8E"/>
    <w:rsid w:val="00E24B79"/>
    <w:rsid w:val="00E30D08"/>
    <w:rsid w:val="00E522B4"/>
    <w:rsid w:val="00E63D0F"/>
    <w:rsid w:val="00E641E4"/>
    <w:rsid w:val="00E7534E"/>
    <w:rsid w:val="00E8097A"/>
    <w:rsid w:val="00E8401A"/>
    <w:rsid w:val="00E854C3"/>
    <w:rsid w:val="00E86BD9"/>
    <w:rsid w:val="00E91CCC"/>
    <w:rsid w:val="00EA265E"/>
    <w:rsid w:val="00EA3B3C"/>
    <w:rsid w:val="00EB03CA"/>
    <w:rsid w:val="00EB3FEF"/>
    <w:rsid w:val="00EB74D8"/>
    <w:rsid w:val="00EC2370"/>
    <w:rsid w:val="00EE05DB"/>
    <w:rsid w:val="00EE4AFB"/>
    <w:rsid w:val="00EF60B4"/>
    <w:rsid w:val="00EF75FD"/>
    <w:rsid w:val="00F11E4B"/>
    <w:rsid w:val="00F1452B"/>
    <w:rsid w:val="00F24EB9"/>
    <w:rsid w:val="00F32BAD"/>
    <w:rsid w:val="00F364B7"/>
    <w:rsid w:val="00F47E22"/>
    <w:rsid w:val="00F66F41"/>
    <w:rsid w:val="00F705C1"/>
    <w:rsid w:val="00F71CDE"/>
    <w:rsid w:val="00F749ED"/>
    <w:rsid w:val="00F82622"/>
    <w:rsid w:val="00F83CC5"/>
    <w:rsid w:val="00FA323C"/>
    <w:rsid w:val="00FA3913"/>
    <w:rsid w:val="00FA5A8D"/>
    <w:rsid w:val="00FA6176"/>
    <w:rsid w:val="00FB00FB"/>
    <w:rsid w:val="00FB5F4E"/>
    <w:rsid w:val="00FC0059"/>
    <w:rsid w:val="00FC24F3"/>
    <w:rsid w:val="00FC34CD"/>
    <w:rsid w:val="00FC367F"/>
    <w:rsid w:val="00FD122D"/>
    <w:rsid w:val="00FE00F2"/>
    <w:rsid w:val="00FE01CA"/>
    <w:rsid w:val="00FE4BE2"/>
    <w:rsid w:val="00FF1387"/>
    <w:rsid w:val="00FF2D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49808"/>
  <w15:chartTrackingRefBased/>
  <w15:docId w15:val="{8FDF925D-DF5B-493B-99A4-C2514FEC4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4A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5A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2D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4A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4A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F4A3B"/>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3F4A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A5A0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A5A0C"/>
    <w:rPr>
      <w:sz w:val="16"/>
      <w:szCs w:val="16"/>
    </w:rPr>
  </w:style>
  <w:style w:type="paragraph" w:styleId="CommentText">
    <w:name w:val="annotation text"/>
    <w:basedOn w:val="Normal"/>
    <w:link w:val="CommentTextChar"/>
    <w:uiPriority w:val="99"/>
    <w:semiHidden/>
    <w:unhideWhenUsed/>
    <w:rsid w:val="00DA5A0C"/>
    <w:pPr>
      <w:spacing w:line="240" w:lineRule="auto"/>
    </w:pPr>
    <w:rPr>
      <w:sz w:val="20"/>
      <w:szCs w:val="20"/>
    </w:rPr>
  </w:style>
  <w:style w:type="character" w:customStyle="1" w:styleId="CommentTextChar">
    <w:name w:val="Comment Text Char"/>
    <w:basedOn w:val="DefaultParagraphFont"/>
    <w:link w:val="CommentText"/>
    <w:uiPriority w:val="99"/>
    <w:semiHidden/>
    <w:rsid w:val="00DA5A0C"/>
    <w:rPr>
      <w:sz w:val="20"/>
      <w:szCs w:val="20"/>
    </w:rPr>
  </w:style>
  <w:style w:type="paragraph" w:styleId="CommentSubject">
    <w:name w:val="annotation subject"/>
    <w:basedOn w:val="CommentText"/>
    <w:next w:val="CommentText"/>
    <w:link w:val="CommentSubjectChar"/>
    <w:uiPriority w:val="99"/>
    <w:semiHidden/>
    <w:unhideWhenUsed/>
    <w:rsid w:val="00DA5A0C"/>
    <w:rPr>
      <w:b/>
      <w:bCs/>
    </w:rPr>
  </w:style>
  <w:style w:type="character" w:customStyle="1" w:styleId="CommentSubjectChar">
    <w:name w:val="Comment Subject Char"/>
    <w:basedOn w:val="CommentTextChar"/>
    <w:link w:val="CommentSubject"/>
    <w:uiPriority w:val="99"/>
    <w:semiHidden/>
    <w:rsid w:val="00DA5A0C"/>
    <w:rPr>
      <w:b/>
      <w:bCs/>
      <w:sz w:val="20"/>
      <w:szCs w:val="20"/>
    </w:rPr>
  </w:style>
  <w:style w:type="paragraph" w:styleId="BalloonText">
    <w:name w:val="Balloon Text"/>
    <w:basedOn w:val="Normal"/>
    <w:link w:val="BalloonTextChar"/>
    <w:uiPriority w:val="99"/>
    <w:semiHidden/>
    <w:unhideWhenUsed/>
    <w:rsid w:val="00DA5A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A0C"/>
    <w:rPr>
      <w:rFonts w:ascii="Segoe UI" w:hAnsi="Segoe UI" w:cs="Segoe UI"/>
      <w:sz w:val="18"/>
      <w:szCs w:val="18"/>
    </w:rPr>
  </w:style>
  <w:style w:type="paragraph" w:styleId="Revision">
    <w:name w:val="Revision"/>
    <w:hidden/>
    <w:uiPriority w:val="99"/>
    <w:semiHidden/>
    <w:rsid w:val="00DA5A0C"/>
    <w:pPr>
      <w:spacing w:after="0" w:line="240" w:lineRule="auto"/>
    </w:pPr>
  </w:style>
  <w:style w:type="paragraph" w:customStyle="1" w:styleId="MaterialsandMethodsText">
    <w:name w:val="Materials and Methods Text"/>
    <w:basedOn w:val="Normal"/>
    <w:qFormat/>
    <w:rsid w:val="00C64A62"/>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C64A62"/>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64A62"/>
    <w:rPr>
      <w:color w:val="0000FF"/>
      <w:u w:val="single"/>
    </w:rPr>
  </w:style>
  <w:style w:type="character" w:styleId="PlaceholderText">
    <w:name w:val="Placeholder Text"/>
    <w:basedOn w:val="DefaultParagraphFont"/>
    <w:uiPriority w:val="99"/>
    <w:semiHidden/>
    <w:rsid w:val="003F248C"/>
    <w:rPr>
      <w:color w:val="808080"/>
    </w:rPr>
  </w:style>
  <w:style w:type="character" w:customStyle="1" w:styleId="Heading3Char">
    <w:name w:val="Heading 3 Char"/>
    <w:basedOn w:val="DefaultParagraphFont"/>
    <w:link w:val="Heading3"/>
    <w:uiPriority w:val="9"/>
    <w:rsid w:val="00DF2DEF"/>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0022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7375968">
      <w:bodyDiv w:val="1"/>
      <w:marLeft w:val="0"/>
      <w:marRight w:val="0"/>
      <w:marTop w:val="0"/>
      <w:marBottom w:val="0"/>
      <w:divBdr>
        <w:top w:val="none" w:sz="0" w:space="0" w:color="auto"/>
        <w:left w:val="none" w:sz="0" w:space="0" w:color="auto"/>
        <w:bottom w:val="none" w:sz="0" w:space="0" w:color="auto"/>
        <w:right w:val="none" w:sz="0" w:space="0" w:color="auto"/>
      </w:divBdr>
      <w:divsChild>
        <w:div w:id="1830441615">
          <w:marLeft w:val="0"/>
          <w:marRight w:val="0"/>
          <w:marTop w:val="0"/>
          <w:marBottom w:val="0"/>
          <w:divBdr>
            <w:top w:val="none" w:sz="0" w:space="0" w:color="auto"/>
            <w:left w:val="none" w:sz="0" w:space="0" w:color="auto"/>
            <w:bottom w:val="none" w:sz="0" w:space="0" w:color="auto"/>
            <w:right w:val="none" w:sz="0" w:space="0" w:color="auto"/>
          </w:divBdr>
        </w:div>
        <w:div w:id="1206869518">
          <w:marLeft w:val="0"/>
          <w:marRight w:val="0"/>
          <w:marTop w:val="0"/>
          <w:marBottom w:val="0"/>
          <w:divBdr>
            <w:top w:val="none" w:sz="0" w:space="0" w:color="auto"/>
            <w:left w:val="none" w:sz="0" w:space="0" w:color="auto"/>
            <w:bottom w:val="none" w:sz="0" w:space="0" w:color="auto"/>
            <w:right w:val="none" w:sz="0" w:space="0" w:color="auto"/>
          </w:divBdr>
        </w:div>
        <w:div w:id="1734086437">
          <w:marLeft w:val="0"/>
          <w:marRight w:val="0"/>
          <w:marTop w:val="0"/>
          <w:marBottom w:val="0"/>
          <w:divBdr>
            <w:top w:val="none" w:sz="0" w:space="0" w:color="auto"/>
            <w:left w:val="none" w:sz="0" w:space="0" w:color="auto"/>
            <w:bottom w:val="none" w:sz="0" w:space="0" w:color="auto"/>
            <w:right w:val="none" w:sz="0" w:space="0" w:color="auto"/>
          </w:divBdr>
        </w:div>
        <w:div w:id="269433683">
          <w:marLeft w:val="0"/>
          <w:marRight w:val="0"/>
          <w:marTop w:val="0"/>
          <w:marBottom w:val="0"/>
          <w:divBdr>
            <w:top w:val="none" w:sz="0" w:space="0" w:color="auto"/>
            <w:left w:val="none" w:sz="0" w:space="0" w:color="auto"/>
            <w:bottom w:val="none" w:sz="0" w:space="0" w:color="auto"/>
            <w:right w:val="none" w:sz="0" w:space="0" w:color="auto"/>
          </w:divBdr>
        </w:div>
        <w:div w:id="150223004">
          <w:marLeft w:val="0"/>
          <w:marRight w:val="0"/>
          <w:marTop w:val="0"/>
          <w:marBottom w:val="0"/>
          <w:divBdr>
            <w:top w:val="none" w:sz="0" w:space="0" w:color="auto"/>
            <w:left w:val="none" w:sz="0" w:space="0" w:color="auto"/>
            <w:bottom w:val="none" w:sz="0" w:space="0" w:color="auto"/>
            <w:right w:val="none" w:sz="0" w:space="0" w:color="auto"/>
          </w:divBdr>
        </w:div>
        <w:div w:id="1143110857">
          <w:marLeft w:val="0"/>
          <w:marRight w:val="0"/>
          <w:marTop w:val="0"/>
          <w:marBottom w:val="0"/>
          <w:divBdr>
            <w:top w:val="none" w:sz="0" w:space="0" w:color="auto"/>
            <w:left w:val="none" w:sz="0" w:space="0" w:color="auto"/>
            <w:bottom w:val="none" w:sz="0" w:space="0" w:color="auto"/>
            <w:right w:val="none" w:sz="0" w:space="0" w:color="auto"/>
          </w:divBdr>
        </w:div>
        <w:div w:id="1721322837">
          <w:marLeft w:val="0"/>
          <w:marRight w:val="0"/>
          <w:marTop w:val="0"/>
          <w:marBottom w:val="0"/>
          <w:divBdr>
            <w:top w:val="none" w:sz="0" w:space="0" w:color="auto"/>
            <w:left w:val="none" w:sz="0" w:space="0" w:color="auto"/>
            <w:bottom w:val="none" w:sz="0" w:space="0" w:color="auto"/>
            <w:right w:val="none" w:sz="0" w:space="0" w:color="auto"/>
          </w:divBdr>
        </w:div>
        <w:div w:id="1543859528">
          <w:marLeft w:val="0"/>
          <w:marRight w:val="0"/>
          <w:marTop w:val="0"/>
          <w:marBottom w:val="0"/>
          <w:divBdr>
            <w:top w:val="none" w:sz="0" w:space="0" w:color="auto"/>
            <w:left w:val="none" w:sz="0" w:space="0" w:color="auto"/>
            <w:bottom w:val="none" w:sz="0" w:space="0" w:color="auto"/>
            <w:right w:val="none" w:sz="0" w:space="0" w:color="auto"/>
          </w:divBdr>
        </w:div>
        <w:div w:id="2330478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jpe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ithub.com/b-jorges/AirDrag" TargetMode="Externa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https://osf.io/8gxp7/"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CA4E39-2090-4C3E-A18D-514B6F8596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88</TotalTime>
  <Pages>21</Pages>
  <Words>24941</Words>
  <Characters>142165</Characters>
  <Application>Microsoft Office Word</Application>
  <DocSecurity>0</DocSecurity>
  <Lines>1184</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Jan Joerges</dc:creator>
  <cp:keywords/>
  <dc:description/>
  <cp:lastModifiedBy>Björn Jörges</cp:lastModifiedBy>
  <cp:revision>279</cp:revision>
  <dcterms:created xsi:type="dcterms:W3CDTF">2020-03-09T22:29:00Z</dcterms:created>
  <dcterms:modified xsi:type="dcterms:W3CDTF">2020-03-28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